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75CEB" w14:textId="77777777" w:rsidR="00F919E3" w:rsidRDefault="00F919E3" w:rsidP="00F919E3">
      <w:pPr>
        <w:jc w:val="center"/>
        <w:rPr>
          <w:sz w:val="24"/>
        </w:rPr>
      </w:pPr>
      <w:bookmarkStart w:id="0" w:name="_GoBack"/>
      <w:bookmarkEnd w:id="0"/>
    </w:p>
    <w:p w14:paraId="08E46DA1" w14:textId="77777777" w:rsidR="00F919E3" w:rsidRDefault="00F919E3" w:rsidP="00F919E3">
      <w:pPr>
        <w:jc w:val="center"/>
        <w:rPr>
          <w:sz w:val="24"/>
        </w:rPr>
      </w:pPr>
    </w:p>
    <w:p w14:paraId="11F6B37C" w14:textId="77777777" w:rsidR="00F82745" w:rsidRPr="00A46E5B" w:rsidRDefault="00F82745" w:rsidP="00F82745">
      <w:pPr>
        <w:jc w:val="center"/>
        <w:rPr>
          <w:b/>
          <w:bCs/>
          <w:sz w:val="24"/>
        </w:rPr>
      </w:pPr>
    </w:p>
    <w:p w14:paraId="40504508" w14:textId="77777777" w:rsidR="00F82745" w:rsidRPr="00F82745" w:rsidRDefault="00F82745" w:rsidP="00F82745">
      <w:pPr>
        <w:keepNext/>
        <w:keepLines/>
        <w:jc w:val="center"/>
        <w:outlineLvl w:val="6"/>
        <w:rPr>
          <w:rFonts w:ascii="Calibri Light" w:hAnsi="Calibri Light"/>
          <w:i/>
          <w:iCs/>
          <w:color w:val="404040"/>
          <w:sz w:val="28"/>
          <w:szCs w:val="28"/>
        </w:rPr>
      </w:pPr>
      <w:r w:rsidRPr="00F82745">
        <w:rPr>
          <w:b/>
          <w:i/>
          <w:iCs/>
          <w:color w:val="404040"/>
          <w:sz w:val="28"/>
          <w:szCs w:val="28"/>
        </w:rPr>
        <w:t xml:space="preserve">SUPPORTING STATEMENT:  </w:t>
      </w:r>
      <w:r w:rsidRPr="00F82745">
        <w:rPr>
          <w:rFonts w:ascii="Calibri Light" w:hAnsi="Calibri Light"/>
          <w:i/>
          <w:iCs/>
          <w:color w:val="404040"/>
          <w:sz w:val="28"/>
          <w:szCs w:val="28"/>
        </w:rPr>
        <w:t>PART B</w:t>
      </w:r>
    </w:p>
    <w:p w14:paraId="62752B75" w14:textId="77777777" w:rsidR="00F82745" w:rsidRDefault="00F82745" w:rsidP="00F82745">
      <w:pPr>
        <w:jc w:val="center"/>
        <w:rPr>
          <w:b/>
          <w:bCs/>
          <w:sz w:val="24"/>
        </w:rPr>
      </w:pPr>
    </w:p>
    <w:p w14:paraId="57570503" w14:textId="77777777" w:rsidR="0071681A" w:rsidRDefault="0071681A" w:rsidP="00F82745">
      <w:pPr>
        <w:jc w:val="center"/>
        <w:rPr>
          <w:b/>
          <w:bCs/>
          <w:sz w:val="24"/>
        </w:rPr>
      </w:pPr>
    </w:p>
    <w:p w14:paraId="4068159D" w14:textId="77777777" w:rsidR="0071681A" w:rsidRPr="00A46E5B" w:rsidRDefault="0071681A" w:rsidP="00F82745">
      <w:pPr>
        <w:jc w:val="center"/>
        <w:rPr>
          <w:b/>
          <w:bCs/>
          <w:sz w:val="24"/>
        </w:rPr>
      </w:pPr>
    </w:p>
    <w:p w14:paraId="5B959CD4" w14:textId="77777777" w:rsidR="00311DC7" w:rsidRPr="00691454" w:rsidRDefault="00311DC7" w:rsidP="00311DC7">
      <w:pPr>
        <w:jc w:val="center"/>
        <w:rPr>
          <w:b/>
        </w:rPr>
      </w:pPr>
    </w:p>
    <w:p w14:paraId="15AE5D71" w14:textId="77777777" w:rsidR="00311DC7" w:rsidRPr="00691454" w:rsidRDefault="00311DC7" w:rsidP="00311DC7">
      <w:pPr>
        <w:jc w:val="center"/>
      </w:pPr>
    </w:p>
    <w:p w14:paraId="082FA792" w14:textId="6E56A581" w:rsidR="0071681A" w:rsidRDefault="00CA728C" w:rsidP="00311DC7">
      <w:pPr>
        <w:jc w:val="center"/>
        <w:rPr>
          <w:b/>
        </w:rPr>
      </w:pPr>
      <w:r>
        <w:rPr>
          <w:b/>
          <w:sz w:val="24"/>
        </w:rPr>
        <w:t xml:space="preserve">October </w:t>
      </w:r>
      <w:r w:rsidR="005C037B">
        <w:rPr>
          <w:b/>
          <w:sz w:val="24"/>
        </w:rPr>
        <w:t>9</w:t>
      </w:r>
      <w:r w:rsidR="00CC0F2F">
        <w:rPr>
          <w:b/>
          <w:sz w:val="24"/>
        </w:rPr>
        <w:t>, 2019</w:t>
      </w:r>
    </w:p>
    <w:p w14:paraId="273C4882" w14:textId="77777777" w:rsidR="0071681A" w:rsidRDefault="0071681A" w:rsidP="00311DC7">
      <w:pPr>
        <w:jc w:val="center"/>
        <w:rPr>
          <w:b/>
        </w:rPr>
      </w:pPr>
    </w:p>
    <w:p w14:paraId="4EB66D1B" w14:textId="77777777" w:rsidR="0071681A" w:rsidRDefault="0071681A" w:rsidP="00311DC7">
      <w:pPr>
        <w:jc w:val="center"/>
        <w:rPr>
          <w:b/>
        </w:rPr>
      </w:pPr>
    </w:p>
    <w:p w14:paraId="47848265" w14:textId="77777777" w:rsidR="0071681A" w:rsidRDefault="0071681A" w:rsidP="00311DC7">
      <w:pPr>
        <w:jc w:val="center"/>
        <w:rPr>
          <w:b/>
        </w:rPr>
      </w:pPr>
    </w:p>
    <w:p w14:paraId="418B3183" w14:textId="77777777" w:rsidR="0071681A" w:rsidRDefault="0071681A" w:rsidP="00311DC7">
      <w:pPr>
        <w:jc w:val="center"/>
        <w:rPr>
          <w:b/>
        </w:rPr>
      </w:pPr>
    </w:p>
    <w:p w14:paraId="13F739BF" w14:textId="77777777" w:rsidR="0071681A" w:rsidRDefault="0071681A" w:rsidP="00311DC7">
      <w:pPr>
        <w:jc w:val="center"/>
        <w:rPr>
          <w:b/>
        </w:rPr>
      </w:pPr>
    </w:p>
    <w:p w14:paraId="0E6F0EFC" w14:textId="77777777" w:rsidR="0071681A" w:rsidRDefault="0071681A" w:rsidP="00311DC7">
      <w:pPr>
        <w:jc w:val="center"/>
        <w:rPr>
          <w:b/>
        </w:rPr>
      </w:pPr>
    </w:p>
    <w:p w14:paraId="559E8EAC" w14:textId="77777777" w:rsidR="0071681A" w:rsidRDefault="0071681A" w:rsidP="00311DC7">
      <w:pPr>
        <w:jc w:val="center"/>
        <w:rPr>
          <w:b/>
        </w:rPr>
      </w:pPr>
    </w:p>
    <w:p w14:paraId="3ED42E02" w14:textId="77777777" w:rsidR="0071681A" w:rsidRDefault="0071681A" w:rsidP="00311DC7">
      <w:pPr>
        <w:jc w:val="center"/>
        <w:rPr>
          <w:b/>
        </w:rPr>
      </w:pPr>
    </w:p>
    <w:p w14:paraId="6CF5CE2D" w14:textId="77777777" w:rsidR="0071681A" w:rsidRPr="00691454" w:rsidRDefault="0071681A" w:rsidP="00311DC7">
      <w:pPr>
        <w:jc w:val="center"/>
        <w:rPr>
          <w:b/>
        </w:rPr>
      </w:pPr>
    </w:p>
    <w:p w14:paraId="7D8C96B4" w14:textId="77777777" w:rsidR="00F82745" w:rsidRPr="00691454" w:rsidRDefault="00F82745" w:rsidP="00F82745">
      <w:pPr>
        <w:jc w:val="center"/>
      </w:pPr>
    </w:p>
    <w:p w14:paraId="157E7C2B" w14:textId="000F6857" w:rsidR="00F82745" w:rsidRDefault="00882EC8" w:rsidP="00F82745">
      <w:pPr>
        <w:jc w:val="center"/>
        <w:rPr>
          <w:b/>
          <w:bCs/>
          <w:sz w:val="24"/>
        </w:rPr>
      </w:pPr>
      <w:r>
        <w:rPr>
          <w:b/>
          <w:bCs/>
          <w:sz w:val="24"/>
        </w:rPr>
        <w:t xml:space="preserve">State </w:t>
      </w:r>
      <w:r w:rsidR="00F82745">
        <w:rPr>
          <w:b/>
          <w:bCs/>
          <w:sz w:val="24"/>
        </w:rPr>
        <w:t>Unintentional Drug Overdose Reporting System (</w:t>
      </w:r>
      <w:r>
        <w:rPr>
          <w:b/>
          <w:bCs/>
          <w:sz w:val="24"/>
        </w:rPr>
        <w:t>SUDORS</w:t>
      </w:r>
      <w:r w:rsidR="00F82745">
        <w:rPr>
          <w:b/>
          <w:bCs/>
          <w:sz w:val="24"/>
        </w:rPr>
        <w:t>)</w:t>
      </w:r>
    </w:p>
    <w:p w14:paraId="306E2C01" w14:textId="77777777" w:rsidR="00F82745" w:rsidRPr="00691454" w:rsidRDefault="00F82745" w:rsidP="00F82745">
      <w:pPr>
        <w:jc w:val="center"/>
      </w:pPr>
    </w:p>
    <w:p w14:paraId="7176FCAF" w14:textId="77777777" w:rsidR="00F82745" w:rsidRDefault="00F82745" w:rsidP="00F82745">
      <w:pPr>
        <w:jc w:val="center"/>
        <w:rPr>
          <w:szCs w:val="20"/>
        </w:rPr>
      </w:pPr>
    </w:p>
    <w:p w14:paraId="31B72361" w14:textId="77777777" w:rsidR="00AA3E67" w:rsidRDefault="00AA3E67" w:rsidP="00F82745">
      <w:pPr>
        <w:jc w:val="center"/>
        <w:rPr>
          <w:szCs w:val="20"/>
        </w:rPr>
      </w:pPr>
    </w:p>
    <w:p w14:paraId="1DF17B68" w14:textId="77777777" w:rsidR="007409FD" w:rsidRDefault="007409FD" w:rsidP="007409FD">
      <w:pPr>
        <w:jc w:val="center"/>
        <w:rPr>
          <w:bCs/>
        </w:rPr>
      </w:pPr>
      <w:r>
        <w:rPr>
          <w:bCs/>
        </w:rPr>
        <w:t>OMB# 0920-1128</w:t>
      </w:r>
    </w:p>
    <w:p w14:paraId="59D50DA3" w14:textId="77777777" w:rsidR="00AA3E67" w:rsidRDefault="00AA3E67" w:rsidP="00F82745">
      <w:pPr>
        <w:jc w:val="center"/>
        <w:rPr>
          <w:szCs w:val="20"/>
        </w:rPr>
      </w:pPr>
    </w:p>
    <w:p w14:paraId="5D791867" w14:textId="77777777" w:rsidR="00AA3E67" w:rsidRDefault="00AA3E67" w:rsidP="00F82745">
      <w:pPr>
        <w:jc w:val="center"/>
        <w:rPr>
          <w:szCs w:val="20"/>
        </w:rPr>
      </w:pPr>
    </w:p>
    <w:p w14:paraId="09AA20BB" w14:textId="77777777" w:rsidR="00AA3E67" w:rsidRDefault="00AA3E67" w:rsidP="00F82745">
      <w:pPr>
        <w:jc w:val="center"/>
        <w:rPr>
          <w:szCs w:val="20"/>
        </w:rPr>
      </w:pPr>
    </w:p>
    <w:p w14:paraId="5EB65C54" w14:textId="77777777" w:rsidR="00AA3E67" w:rsidRDefault="00AA3E67" w:rsidP="00F82745">
      <w:pPr>
        <w:jc w:val="center"/>
        <w:rPr>
          <w:szCs w:val="20"/>
        </w:rPr>
      </w:pPr>
    </w:p>
    <w:p w14:paraId="1500FDC7" w14:textId="77777777" w:rsidR="00AA3E67" w:rsidRDefault="00AA3E67" w:rsidP="00F82745">
      <w:pPr>
        <w:jc w:val="center"/>
        <w:rPr>
          <w:szCs w:val="20"/>
        </w:rPr>
      </w:pPr>
    </w:p>
    <w:p w14:paraId="6214670D" w14:textId="77777777" w:rsidR="00AA3E67" w:rsidRDefault="00AA3E67" w:rsidP="00F82745">
      <w:pPr>
        <w:jc w:val="center"/>
        <w:rPr>
          <w:szCs w:val="20"/>
        </w:rPr>
      </w:pPr>
    </w:p>
    <w:p w14:paraId="43C23A8F" w14:textId="77777777" w:rsidR="00AA3E67" w:rsidRDefault="00AA3E67" w:rsidP="00F82745">
      <w:pPr>
        <w:jc w:val="center"/>
        <w:rPr>
          <w:szCs w:val="20"/>
        </w:rPr>
      </w:pPr>
    </w:p>
    <w:p w14:paraId="0D4D5BD1" w14:textId="77777777" w:rsidR="00AA3E67" w:rsidRPr="00F82745" w:rsidRDefault="00AA3E67" w:rsidP="00F82745">
      <w:pPr>
        <w:jc w:val="center"/>
        <w:rPr>
          <w:szCs w:val="20"/>
        </w:rPr>
      </w:pPr>
    </w:p>
    <w:p w14:paraId="7CC8B2E4" w14:textId="77777777" w:rsidR="00F82745" w:rsidRPr="00F82745" w:rsidRDefault="00F82745" w:rsidP="00F82745">
      <w:pPr>
        <w:jc w:val="center"/>
        <w:rPr>
          <w:szCs w:val="20"/>
        </w:rPr>
      </w:pPr>
    </w:p>
    <w:p w14:paraId="3A83D5A1" w14:textId="77777777" w:rsidR="00F82745" w:rsidRPr="00F82745" w:rsidRDefault="00F82745" w:rsidP="00F82745">
      <w:pPr>
        <w:jc w:val="center"/>
        <w:rPr>
          <w:szCs w:val="20"/>
        </w:rPr>
      </w:pPr>
      <w:r w:rsidRPr="00F82745">
        <w:rPr>
          <w:szCs w:val="20"/>
        </w:rPr>
        <w:t>Point of Contact:</w:t>
      </w:r>
    </w:p>
    <w:p w14:paraId="6EA7649E" w14:textId="71D10D83" w:rsidR="00F82745" w:rsidRPr="00F82745" w:rsidRDefault="00441A57" w:rsidP="00F82745">
      <w:pPr>
        <w:jc w:val="center"/>
        <w:rPr>
          <w:b/>
          <w:bCs/>
          <w:szCs w:val="20"/>
        </w:rPr>
      </w:pPr>
      <w:r>
        <w:rPr>
          <w:szCs w:val="20"/>
        </w:rPr>
        <w:t>Robert Gladden</w:t>
      </w:r>
    </w:p>
    <w:p w14:paraId="26CBE727" w14:textId="77777777" w:rsidR="00F82745" w:rsidRPr="00F82745" w:rsidRDefault="00F82745" w:rsidP="00F82745">
      <w:pPr>
        <w:jc w:val="center"/>
        <w:rPr>
          <w:szCs w:val="20"/>
        </w:rPr>
      </w:pPr>
    </w:p>
    <w:p w14:paraId="776F906A" w14:textId="77777777" w:rsidR="00F82745" w:rsidRPr="00F82745" w:rsidRDefault="00F82745" w:rsidP="00F82745">
      <w:pPr>
        <w:jc w:val="center"/>
        <w:rPr>
          <w:szCs w:val="20"/>
        </w:rPr>
      </w:pPr>
      <w:r w:rsidRPr="00F82745">
        <w:rPr>
          <w:szCs w:val="20"/>
        </w:rPr>
        <w:t>Contact Information:</w:t>
      </w:r>
    </w:p>
    <w:p w14:paraId="0E043D21" w14:textId="77777777" w:rsidR="00F82745" w:rsidRPr="00F82745" w:rsidRDefault="00F82745" w:rsidP="00F82745">
      <w:pPr>
        <w:pStyle w:val="E-mailSignature"/>
        <w:jc w:val="center"/>
        <w:rPr>
          <w:noProof/>
          <w:sz w:val="20"/>
          <w:szCs w:val="20"/>
        </w:rPr>
      </w:pPr>
      <w:bookmarkStart w:id="1" w:name="_MailAutoSig"/>
      <w:r w:rsidRPr="00F82745">
        <w:rPr>
          <w:noProof/>
          <w:sz w:val="20"/>
          <w:szCs w:val="20"/>
        </w:rPr>
        <w:t>Centers for Disease Control and Prevention</w:t>
      </w:r>
    </w:p>
    <w:p w14:paraId="53A9CFF6" w14:textId="77777777" w:rsidR="00F82745" w:rsidRPr="00F82745" w:rsidRDefault="00F82745" w:rsidP="00F82745">
      <w:pPr>
        <w:pStyle w:val="E-mailSignature"/>
        <w:jc w:val="center"/>
        <w:rPr>
          <w:noProof/>
          <w:sz w:val="20"/>
          <w:szCs w:val="20"/>
        </w:rPr>
      </w:pPr>
      <w:r w:rsidRPr="00F82745">
        <w:rPr>
          <w:noProof/>
          <w:sz w:val="20"/>
          <w:szCs w:val="20"/>
        </w:rPr>
        <w:t>National Center for Injury Prevention and Control</w:t>
      </w:r>
    </w:p>
    <w:p w14:paraId="349BFA51" w14:textId="7072ADF8" w:rsidR="00F82745" w:rsidRPr="00F82745" w:rsidRDefault="00F82745" w:rsidP="00F82745">
      <w:pPr>
        <w:pStyle w:val="E-mailSignature"/>
        <w:jc w:val="center"/>
        <w:rPr>
          <w:noProof/>
          <w:sz w:val="20"/>
          <w:szCs w:val="20"/>
        </w:rPr>
      </w:pPr>
      <w:r w:rsidRPr="00F82745">
        <w:rPr>
          <w:noProof/>
          <w:sz w:val="20"/>
          <w:szCs w:val="20"/>
        </w:rPr>
        <w:t>4770 Buford Highway NE  MS F-</w:t>
      </w:r>
      <w:r w:rsidR="00C002E8" w:rsidRPr="00F82745">
        <w:rPr>
          <w:noProof/>
          <w:sz w:val="20"/>
          <w:szCs w:val="20"/>
        </w:rPr>
        <w:t>6</w:t>
      </w:r>
      <w:r w:rsidR="00C002E8">
        <w:rPr>
          <w:noProof/>
          <w:sz w:val="20"/>
          <w:szCs w:val="20"/>
        </w:rPr>
        <w:t>2</w:t>
      </w:r>
    </w:p>
    <w:p w14:paraId="5EDEC91E" w14:textId="77777777" w:rsidR="00F82745" w:rsidRPr="00F82745" w:rsidRDefault="00F82745" w:rsidP="00F82745">
      <w:pPr>
        <w:pStyle w:val="E-mailSignature"/>
        <w:jc w:val="center"/>
        <w:rPr>
          <w:noProof/>
          <w:sz w:val="20"/>
          <w:szCs w:val="20"/>
        </w:rPr>
      </w:pPr>
      <w:r w:rsidRPr="00F82745">
        <w:rPr>
          <w:noProof/>
          <w:sz w:val="20"/>
          <w:szCs w:val="20"/>
        </w:rPr>
        <w:t>Atlanta, GA 30341-3724</w:t>
      </w:r>
    </w:p>
    <w:p w14:paraId="23D67FFB" w14:textId="5894E2C5" w:rsidR="00F82745" w:rsidRPr="00F82745" w:rsidRDefault="00F82745" w:rsidP="00F82745">
      <w:pPr>
        <w:jc w:val="center"/>
        <w:rPr>
          <w:szCs w:val="20"/>
        </w:rPr>
      </w:pPr>
      <w:r w:rsidRPr="00F82745">
        <w:rPr>
          <w:noProof/>
          <w:szCs w:val="20"/>
        </w:rPr>
        <w:t xml:space="preserve">phone: </w:t>
      </w:r>
      <w:r w:rsidR="00441A57">
        <w:rPr>
          <w:szCs w:val="20"/>
        </w:rPr>
        <w:t>404-478-4276</w:t>
      </w:r>
    </w:p>
    <w:p w14:paraId="76F8923A" w14:textId="77777777" w:rsidR="00F82745" w:rsidRPr="009F78E2" w:rsidRDefault="00F82745" w:rsidP="00F82745">
      <w:pPr>
        <w:pStyle w:val="E-mailSignature"/>
        <w:jc w:val="center"/>
        <w:rPr>
          <w:noProof/>
          <w:sz w:val="20"/>
          <w:szCs w:val="20"/>
        </w:rPr>
      </w:pPr>
      <w:r w:rsidRPr="009F78E2">
        <w:rPr>
          <w:noProof/>
          <w:sz w:val="20"/>
          <w:szCs w:val="20"/>
        </w:rPr>
        <w:t>fax:</w:t>
      </w:r>
      <w:r w:rsidR="009F78E2" w:rsidRPr="009F78E2">
        <w:rPr>
          <w:noProof/>
          <w:sz w:val="20"/>
          <w:szCs w:val="20"/>
        </w:rPr>
        <w:t xml:space="preserve"> 770-488-1360</w:t>
      </w:r>
    </w:p>
    <w:p w14:paraId="390EB74D" w14:textId="6EE1BE9A" w:rsidR="00F82745" w:rsidRPr="00F82745" w:rsidRDefault="00F82745" w:rsidP="00F82745">
      <w:pPr>
        <w:pStyle w:val="E-mailSignature"/>
        <w:jc w:val="center"/>
        <w:rPr>
          <w:noProof/>
          <w:sz w:val="20"/>
          <w:szCs w:val="20"/>
        </w:rPr>
      </w:pPr>
      <w:r w:rsidRPr="00F82745">
        <w:rPr>
          <w:noProof/>
          <w:sz w:val="20"/>
          <w:szCs w:val="20"/>
        </w:rPr>
        <w:t>email:</w:t>
      </w:r>
      <w:r w:rsidRPr="00F82745">
        <w:rPr>
          <w:sz w:val="20"/>
          <w:szCs w:val="20"/>
        </w:rPr>
        <w:t xml:space="preserve"> </w:t>
      </w:r>
      <w:r w:rsidR="00210DEF">
        <w:rPr>
          <w:noProof/>
          <w:sz w:val="20"/>
          <w:szCs w:val="20"/>
        </w:rPr>
        <w:t>gkv7</w:t>
      </w:r>
      <w:r w:rsidRPr="00F82745">
        <w:rPr>
          <w:noProof/>
          <w:sz w:val="20"/>
          <w:szCs w:val="20"/>
        </w:rPr>
        <w:t>@cdc.gov</w:t>
      </w:r>
    </w:p>
    <w:bookmarkEnd w:id="1"/>
    <w:p w14:paraId="049AE51C" w14:textId="77777777" w:rsidR="00F82745" w:rsidRPr="00A46E5B" w:rsidRDefault="00F82745" w:rsidP="00F82745">
      <w:pPr>
        <w:rPr>
          <w:b/>
          <w:bCs/>
          <w:sz w:val="24"/>
        </w:rPr>
      </w:pPr>
      <w:r w:rsidRPr="00A46E5B">
        <w:rPr>
          <w:b/>
          <w:bCs/>
          <w:sz w:val="24"/>
        </w:rPr>
        <w:br w:type="page"/>
      </w:r>
      <w:r w:rsidRPr="00A46E5B">
        <w:rPr>
          <w:b/>
          <w:bCs/>
          <w:sz w:val="24"/>
        </w:rPr>
        <w:lastRenderedPageBreak/>
        <w:t xml:space="preserve">B. COLLECTIONS OF INFORMATION EMPLOYING STATISTICAL METHODS </w:t>
      </w:r>
    </w:p>
    <w:p w14:paraId="4554185F" w14:textId="77777777" w:rsidR="00F82745" w:rsidRPr="00A46E5B" w:rsidRDefault="00F82745" w:rsidP="00F82745">
      <w:pPr>
        <w:rPr>
          <w:b/>
          <w:bCs/>
          <w:sz w:val="24"/>
        </w:rPr>
      </w:pPr>
    </w:p>
    <w:p w14:paraId="4637CD01" w14:textId="77777777" w:rsidR="00F82745" w:rsidRPr="00513F29" w:rsidRDefault="00F82745" w:rsidP="00F82745">
      <w:pPr>
        <w:outlineLvl w:val="1"/>
        <w:rPr>
          <w:bCs/>
          <w:color w:val="FF0000"/>
          <w:sz w:val="24"/>
        </w:rPr>
      </w:pPr>
      <w:r w:rsidRPr="00513F29">
        <w:rPr>
          <w:bCs/>
          <w:sz w:val="24"/>
        </w:rPr>
        <w:t xml:space="preserve">B.1. </w:t>
      </w:r>
      <w:r w:rsidRPr="00513F29">
        <w:rPr>
          <w:bCs/>
          <w:sz w:val="24"/>
        </w:rPr>
        <w:tab/>
        <w:t>Respondent Universe and Sampling Methods</w:t>
      </w:r>
      <w:r w:rsidRPr="00513F29">
        <w:rPr>
          <w:bCs/>
          <w:color w:val="FF0000"/>
          <w:sz w:val="24"/>
        </w:rPr>
        <w:t xml:space="preserve"> </w:t>
      </w:r>
    </w:p>
    <w:p w14:paraId="65C066B1" w14:textId="77777777" w:rsidR="00F82745" w:rsidRPr="00513F29" w:rsidRDefault="00F82745" w:rsidP="00F82745">
      <w:pPr>
        <w:spacing w:after="120"/>
        <w:ind w:firstLine="360"/>
        <w:rPr>
          <w:rFonts w:eastAsia="SimSun"/>
          <w:sz w:val="24"/>
        </w:rPr>
      </w:pPr>
    </w:p>
    <w:p w14:paraId="21309182" w14:textId="77777777" w:rsidR="00F82745" w:rsidRPr="00513F29" w:rsidRDefault="00F82745" w:rsidP="00F82745">
      <w:pPr>
        <w:outlineLvl w:val="1"/>
        <w:rPr>
          <w:bCs/>
          <w:color w:val="FF0000"/>
          <w:sz w:val="24"/>
        </w:rPr>
      </w:pPr>
      <w:r w:rsidRPr="00513F29">
        <w:rPr>
          <w:bCs/>
          <w:sz w:val="24"/>
        </w:rPr>
        <w:t xml:space="preserve">B.2. </w:t>
      </w:r>
      <w:r w:rsidRPr="00513F29">
        <w:rPr>
          <w:bCs/>
          <w:sz w:val="24"/>
        </w:rPr>
        <w:tab/>
        <w:t>Procedures for the Collection of Information</w:t>
      </w:r>
      <w:r w:rsidRPr="00513F29">
        <w:rPr>
          <w:bCs/>
          <w:color w:val="FF0000"/>
          <w:sz w:val="24"/>
        </w:rPr>
        <w:t xml:space="preserve"> </w:t>
      </w:r>
    </w:p>
    <w:p w14:paraId="5F4AEFB5" w14:textId="77777777" w:rsidR="00F82745" w:rsidRPr="00513F29" w:rsidRDefault="00F82745" w:rsidP="00F82745">
      <w:pPr>
        <w:rPr>
          <w:sz w:val="24"/>
        </w:rPr>
      </w:pPr>
    </w:p>
    <w:p w14:paraId="58DAD788" w14:textId="77777777" w:rsidR="00F82745" w:rsidRPr="00513F29" w:rsidRDefault="00F82745" w:rsidP="00F82745">
      <w:pPr>
        <w:outlineLvl w:val="1"/>
        <w:rPr>
          <w:bCs/>
          <w:sz w:val="24"/>
        </w:rPr>
      </w:pPr>
      <w:r w:rsidRPr="00513F29">
        <w:rPr>
          <w:bCs/>
          <w:sz w:val="24"/>
        </w:rPr>
        <w:t xml:space="preserve">B.3. </w:t>
      </w:r>
      <w:r w:rsidR="00A16057" w:rsidRPr="00513F29">
        <w:rPr>
          <w:bCs/>
          <w:sz w:val="24"/>
        </w:rPr>
        <w:tab/>
      </w:r>
      <w:r w:rsidRPr="00513F29">
        <w:rPr>
          <w:bCs/>
          <w:sz w:val="24"/>
        </w:rPr>
        <w:t xml:space="preserve">Methods to Maximize Response Rates and Deal with Nonresponse </w:t>
      </w:r>
    </w:p>
    <w:p w14:paraId="5E8B6202" w14:textId="77777777" w:rsidR="00F82745" w:rsidRPr="00513F29" w:rsidRDefault="00F82745" w:rsidP="00F82745">
      <w:pPr>
        <w:outlineLvl w:val="2"/>
        <w:rPr>
          <w:sz w:val="24"/>
        </w:rPr>
      </w:pPr>
    </w:p>
    <w:p w14:paraId="243BCC42" w14:textId="77777777" w:rsidR="00F82745" w:rsidRPr="00513F29" w:rsidRDefault="00F82745" w:rsidP="00F82745">
      <w:pPr>
        <w:outlineLvl w:val="1"/>
        <w:rPr>
          <w:bCs/>
          <w:sz w:val="24"/>
        </w:rPr>
      </w:pPr>
      <w:r w:rsidRPr="00513F29">
        <w:rPr>
          <w:bCs/>
          <w:sz w:val="24"/>
        </w:rPr>
        <w:t xml:space="preserve">B.4. </w:t>
      </w:r>
      <w:r w:rsidR="00A16057" w:rsidRPr="00513F29">
        <w:rPr>
          <w:bCs/>
          <w:sz w:val="24"/>
        </w:rPr>
        <w:tab/>
      </w:r>
      <w:r w:rsidRPr="00513F29">
        <w:rPr>
          <w:bCs/>
          <w:sz w:val="24"/>
        </w:rPr>
        <w:t xml:space="preserve">Tests of Procedures or Methods to be Undertaken </w:t>
      </w:r>
    </w:p>
    <w:p w14:paraId="2517B82D" w14:textId="77777777" w:rsidR="00A16057" w:rsidRPr="00513F29" w:rsidRDefault="00A16057" w:rsidP="00F82745">
      <w:pPr>
        <w:ind w:left="465" w:hanging="465"/>
        <w:outlineLvl w:val="1"/>
        <w:rPr>
          <w:bCs/>
          <w:sz w:val="24"/>
        </w:rPr>
      </w:pPr>
    </w:p>
    <w:p w14:paraId="1A0152AB" w14:textId="77777777" w:rsidR="00F82745" w:rsidRPr="00513F29" w:rsidRDefault="00F82745" w:rsidP="00971130">
      <w:pPr>
        <w:ind w:left="720" w:hanging="720"/>
        <w:outlineLvl w:val="1"/>
        <w:rPr>
          <w:bCs/>
          <w:sz w:val="24"/>
        </w:rPr>
      </w:pPr>
      <w:r w:rsidRPr="00513F29">
        <w:rPr>
          <w:bCs/>
          <w:sz w:val="24"/>
        </w:rPr>
        <w:t xml:space="preserve">B.5. </w:t>
      </w:r>
      <w:r w:rsidR="00A16057" w:rsidRPr="00513F29">
        <w:rPr>
          <w:bCs/>
          <w:sz w:val="24"/>
        </w:rPr>
        <w:tab/>
      </w:r>
      <w:r w:rsidRPr="00513F29">
        <w:rPr>
          <w:bCs/>
          <w:sz w:val="24"/>
        </w:rPr>
        <w:t>Individuals Consulted on Statistical Aspects and Individuals Collecting and/or Analyzing Data</w:t>
      </w:r>
    </w:p>
    <w:p w14:paraId="3FCD2610" w14:textId="77777777" w:rsidR="00F82745" w:rsidRPr="00A46E5B" w:rsidRDefault="00F82745" w:rsidP="00F82745">
      <w:pPr>
        <w:rPr>
          <w:b/>
          <w:bCs/>
          <w:color w:val="FF0000"/>
          <w:sz w:val="24"/>
        </w:rPr>
      </w:pPr>
    </w:p>
    <w:p w14:paraId="3C3A19A4" w14:textId="77777777" w:rsidR="00F82745" w:rsidRPr="00A46E5B" w:rsidRDefault="00F82745" w:rsidP="00F82745">
      <w:pPr>
        <w:rPr>
          <w:color w:val="000000"/>
          <w:sz w:val="24"/>
          <w:lang w:val="de-DE"/>
        </w:rPr>
      </w:pPr>
    </w:p>
    <w:p w14:paraId="1BF67CA6" w14:textId="77777777" w:rsidR="00513F29" w:rsidRPr="00513F29" w:rsidRDefault="00513F29" w:rsidP="00513F29">
      <w:pPr>
        <w:pStyle w:val="C2-CtrSglSp"/>
        <w:spacing w:after="100" w:afterAutospacing="1"/>
        <w:jc w:val="left"/>
        <w:rPr>
          <w:b/>
          <w:bCs/>
        </w:rPr>
      </w:pPr>
      <w:r w:rsidRPr="00513F29">
        <w:rPr>
          <w:b/>
          <w:bCs/>
        </w:rPr>
        <w:t>Attachments</w:t>
      </w:r>
    </w:p>
    <w:p w14:paraId="5A18BE80" w14:textId="77777777" w:rsidR="00513F29" w:rsidRDefault="00513F29" w:rsidP="00AF5D27">
      <w:pPr>
        <w:ind w:firstLine="720"/>
        <w:rPr>
          <w:sz w:val="24"/>
        </w:rPr>
      </w:pPr>
      <w:r w:rsidRPr="003F1F27">
        <w:rPr>
          <w:sz w:val="24"/>
        </w:rPr>
        <w:t>A</w:t>
      </w:r>
      <w:r w:rsidRPr="003F1F27">
        <w:rPr>
          <w:sz w:val="24"/>
        </w:rPr>
        <w:tab/>
        <w:t>Authorizing Legislation: Public Health Service Act</w:t>
      </w:r>
    </w:p>
    <w:p w14:paraId="7C1E4013" w14:textId="0F56B5A7" w:rsidR="00513F29" w:rsidRDefault="00513F29">
      <w:pPr>
        <w:ind w:firstLine="720"/>
        <w:rPr>
          <w:sz w:val="24"/>
        </w:rPr>
      </w:pPr>
      <w:r w:rsidRPr="003F1F27">
        <w:rPr>
          <w:sz w:val="24"/>
        </w:rPr>
        <w:t>B</w:t>
      </w:r>
      <w:r w:rsidRPr="003F1F27">
        <w:rPr>
          <w:sz w:val="24"/>
        </w:rPr>
        <w:tab/>
        <w:t>Published 60-Day Federal Register Notice</w:t>
      </w:r>
    </w:p>
    <w:p w14:paraId="28E8486E" w14:textId="77777777" w:rsidR="00513F29" w:rsidRDefault="00513F29">
      <w:pPr>
        <w:rPr>
          <w:sz w:val="24"/>
        </w:rPr>
      </w:pPr>
      <w:r w:rsidRPr="003F1F27">
        <w:rPr>
          <w:sz w:val="24"/>
        </w:rPr>
        <w:t xml:space="preserve">      </w:t>
      </w:r>
      <w:r w:rsidRPr="003F1F27">
        <w:rPr>
          <w:sz w:val="24"/>
        </w:rPr>
        <w:tab/>
        <w:t>C</w:t>
      </w:r>
      <w:r w:rsidRPr="003F1F27">
        <w:rPr>
          <w:sz w:val="24"/>
        </w:rPr>
        <w:tab/>
        <w:t>Institutional Review Board (IRB) documentation</w:t>
      </w:r>
    </w:p>
    <w:p w14:paraId="212B27F8" w14:textId="6A227485" w:rsidR="00513F29" w:rsidRDefault="00513F29">
      <w:pPr>
        <w:ind w:firstLine="720"/>
        <w:rPr>
          <w:sz w:val="24"/>
        </w:rPr>
      </w:pPr>
      <w:r w:rsidRPr="003F1F27">
        <w:rPr>
          <w:sz w:val="24"/>
        </w:rPr>
        <w:t>D</w:t>
      </w:r>
      <w:r w:rsidRPr="003F1F27">
        <w:rPr>
          <w:sz w:val="24"/>
        </w:rPr>
        <w:tab/>
      </w:r>
      <w:r w:rsidR="00882EC8">
        <w:rPr>
          <w:sz w:val="24"/>
        </w:rPr>
        <w:t>SUDORS</w:t>
      </w:r>
      <w:r w:rsidRPr="003F1F27">
        <w:rPr>
          <w:sz w:val="24"/>
        </w:rPr>
        <w:t xml:space="preserve"> Data Elements </w:t>
      </w:r>
    </w:p>
    <w:p w14:paraId="645E47D4" w14:textId="6F595D90" w:rsidR="00F919E3" w:rsidRDefault="00513F29">
      <w:pPr>
        <w:ind w:firstLine="720"/>
        <w:rPr>
          <w:sz w:val="24"/>
        </w:rPr>
      </w:pPr>
      <w:r w:rsidRPr="003F1F27">
        <w:rPr>
          <w:sz w:val="24"/>
        </w:rPr>
        <w:t>E</w:t>
      </w:r>
      <w:r w:rsidRPr="003F1F27">
        <w:rPr>
          <w:sz w:val="24"/>
        </w:rPr>
        <w:tab/>
      </w:r>
      <w:r w:rsidR="005E3DEA">
        <w:rPr>
          <w:sz w:val="24"/>
        </w:rPr>
        <w:t>Retrieving and refiling records</w:t>
      </w:r>
    </w:p>
    <w:p w14:paraId="3F6D3094" w14:textId="0552BF62" w:rsidR="004A4BCE" w:rsidRDefault="004A4BCE">
      <w:pPr>
        <w:ind w:firstLine="720"/>
        <w:rPr>
          <w:color w:val="000000"/>
          <w:sz w:val="24"/>
          <w:lang w:val="de-DE"/>
        </w:rPr>
      </w:pPr>
      <w:r>
        <w:rPr>
          <w:color w:val="000000"/>
          <w:sz w:val="24"/>
          <w:lang w:val="de-DE"/>
        </w:rPr>
        <w:t>F</w:t>
      </w:r>
      <w:r>
        <w:rPr>
          <w:color w:val="000000"/>
          <w:sz w:val="24"/>
          <w:lang w:val="de-DE"/>
        </w:rPr>
        <w:tab/>
        <w:t>SUDORS Updates Documentation</w:t>
      </w:r>
    </w:p>
    <w:p w14:paraId="123B2160" w14:textId="18162239" w:rsidR="005E3DEA" w:rsidRDefault="005E3DEA">
      <w:pPr>
        <w:ind w:firstLine="720"/>
        <w:rPr>
          <w:color w:val="000000"/>
          <w:sz w:val="24"/>
          <w:lang w:val="de-DE"/>
        </w:rPr>
      </w:pPr>
      <w:r>
        <w:rPr>
          <w:color w:val="000000"/>
          <w:sz w:val="24"/>
          <w:lang w:val="de-DE"/>
        </w:rPr>
        <w:t>F1</w:t>
      </w:r>
      <w:r>
        <w:rPr>
          <w:color w:val="000000"/>
          <w:sz w:val="24"/>
          <w:lang w:val="de-DE"/>
        </w:rPr>
        <w:tab/>
        <w:t>SUDORS Updated Screen Shots</w:t>
      </w:r>
    </w:p>
    <w:p w14:paraId="74CA09EA" w14:textId="3E0BA59D" w:rsidR="00C002E8" w:rsidRDefault="00C002E8">
      <w:pPr>
        <w:ind w:firstLine="720"/>
        <w:rPr>
          <w:color w:val="000000"/>
          <w:sz w:val="24"/>
          <w:lang w:val="de-DE"/>
        </w:rPr>
      </w:pPr>
      <w:r>
        <w:rPr>
          <w:color w:val="000000"/>
          <w:sz w:val="24"/>
          <w:lang w:val="de-DE"/>
        </w:rPr>
        <w:t>G</w:t>
      </w:r>
      <w:r>
        <w:rPr>
          <w:color w:val="000000"/>
          <w:sz w:val="24"/>
          <w:lang w:val="de-DE"/>
        </w:rPr>
        <w:tab/>
        <w:t>Privacy Impact Assessment</w:t>
      </w:r>
      <w:r w:rsidR="005E3DEA">
        <w:rPr>
          <w:color w:val="000000"/>
          <w:sz w:val="24"/>
          <w:lang w:val="de-DE"/>
        </w:rPr>
        <w:t xml:space="preserve"> (PIA)</w:t>
      </w:r>
    </w:p>
    <w:p w14:paraId="45FA2E4F" w14:textId="77777777" w:rsidR="00AF5D27" w:rsidRPr="00BA5132" w:rsidRDefault="00AF5D27">
      <w:pPr>
        <w:ind w:firstLine="720"/>
        <w:rPr>
          <w:sz w:val="24"/>
        </w:rPr>
      </w:pPr>
      <w:r>
        <w:rPr>
          <w:sz w:val="24"/>
        </w:rPr>
        <w:t xml:space="preserve">H </w:t>
      </w:r>
      <w:r>
        <w:rPr>
          <w:sz w:val="24"/>
        </w:rPr>
        <w:tab/>
        <w:t>SUDORS reports to OMB</w:t>
      </w:r>
    </w:p>
    <w:p w14:paraId="5FDD4057" w14:textId="77777777" w:rsidR="00AF5D27" w:rsidRPr="00513F29" w:rsidRDefault="00AF5D27">
      <w:pPr>
        <w:ind w:firstLine="720"/>
        <w:rPr>
          <w:color w:val="000000"/>
          <w:sz w:val="24"/>
          <w:lang w:val="de-DE"/>
        </w:rPr>
      </w:pPr>
    </w:p>
    <w:p w14:paraId="0FF6758C" w14:textId="77777777" w:rsidR="0087540E" w:rsidRDefault="00F82745" w:rsidP="0015342E">
      <w:pPr>
        <w:jc w:val="center"/>
        <w:rPr>
          <w:sz w:val="28"/>
        </w:rPr>
      </w:pPr>
      <w:r>
        <w:rPr>
          <w:sz w:val="24"/>
        </w:rPr>
        <w:br w:type="page"/>
      </w:r>
      <w:r w:rsidR="0087540E">
        <w:rPr>
          <w:b/>
          <w:bCs/>
          <w:sz w:val="28"/>
        </w:rPr>
        <w:t>B.</w:t>
      </w:r>
      <w:r w:rsidR="0087540E">
        <w:rPr>
          <w:sz w:val="28"/>
        </w:rPr>
        <w:tab/>
      </w:r>
      <w:r w:rsidR="0087540E">
        <w:rPr>
          <w:b/>
          <w:bCs/>
          <w:sz w:val="28"/>
        </w:rPr>
        <w:t>Collection of Information Employing Statistical Methods</w:t>
      </w:r>
    </w:p>
    <w:p w14:paraId="7D08340D" w14:textId="77777777" w:rsidR="0087540E" w:rsidRDefault="0087540E" w:rsidP="0087540E">
      <w:pPr>
        <w:rPr>
          <w:sz w:val="24"/>
        </w:rPr>
      </w:pPr>
    </w:p>
    <w:p w14:paraId="3EC1DFC4" w14:textId="77777777" w:rsidR="0087540E" w:rsidRPr="00CA063D" w:rsidRDefault="0087540E" w:rsidP="0087540E">
      <w:pPr>
        <w:tabs>
          <w:tab w:val="left" w:pos="-1440"/>
        </w:tabs>
        <w:ind w:left="720" w:hanging="720"/>
        <w:rPr>
          <w:sz w:val="24"/>
        </w:rPr>
      </w:pPr>
      <w:r w:rsidRPr="00CA063D">
        <w:rPr>
          <w:b/>
          <w:bCs/>
          <w:sz w:val="24"/>
        </w:rPr>
        <w:t>1.</w:t>
      </w:r>
      <w:r w:rsidRPr="00CA063D">
        <w:rPr>
          <w:b/>
          <w:bCs/>
          <w:sz w:val="24"/>
        </w:rPr>
        <w:tab/>
        <w:t>Respondent Universe and Sampling Methods</w:t>
      </w:r>
    </w:p>
    <w:p w14:paraId="2EB24496" w14:textId="77777777" w:rsidR="0087540E" w:rsidRPr="00CA063D" w:rsidRDefault="0087540E" w:rsidP="0087540E">
      <w:pPr>
        <w:rPr>
          <w:sz w:val="24"/>
        </w:rPr>
      </w:pPr>
    </w:p>
    <w:p w14:paraId="34A9F80C" w14:textId="1983A4A7" w:rsidR="0087540E" w:rsidRPr="00CA063D" w:rsidRDefault="0087540E">
      <w:pPr>
        <w:rPr>
          <w:sz w:val="24"/>
        </w:rPr>
      </w:pPr>
      <w:r w:rsidRPr="00CA063D">
        <w:rPr>
          <w:sz w:val="24"/>
        </w:rPr>
        <w:t>A complete c</w:t>
      </w:r>
      <w:r w:rsidR="00BA64BE" w:rsidRPr="00CA063D">
        <w:rPr>
          <w:sz w:val="24"/>
        </w:rPr>
        <w:t xml:space="preserve">ensus of </w:t>
      </w:r>
      <w:r w:rsidR="00751239" w:rsidRPr="00CA063D">
        <w:rPr>
          <w:sz w:val="24"/>
        </w:rPr>
        <w:t>fatal</w:t>
      </w:r>
      <w:r w:rsidR="009111F4">
        <w:rPr>
          <w:sz w:val="24"/>
        </w:rPr>
        <w:t xml:space="preserve"> unintentional or undetermined drug overdose</w:t>
      </w:r>
      <w:r w:rsidR="00751239" w:rsidRPr="00CA063D">
        <w:rPr>
          <w:sz w:val="24"/>
        </w:rPr>
        <w:t xml:space="preserve"> </w:t>
      </w:r>
      <w:r w:rsidR="009111F4">
        <w:rPr>
          <w:sz w:val="24"/>
        </w:rPr>
        <w:t xml:space="preserve">(UUDO) deaths </w:t>
      </w:r>
      <w:r w:rsidR="004512C2" w:rsidRPr="00CA063D">
        <w:rPr>
          <w:sz w:val="24"/>
        </w:rPr>
        <w:t>within each</w:t>
      </w:r>
      <w:r w:rsidRPr="00CA063D">
        <w:rPr>
          <w:sz w:val="24"/>
        </w:rPr>
        <w:t xml:space="preserve"> </w:t>
      </w:r>
      <w:r w:rsidR="00924F74">
        <w:rPr>
          <w:sz w:val="24"/>
        </w:rPr>
        <w:t xml:space="preserve">of the 52 participating health departments (i.e., all </w:t>
      </w:r>
      <w:r w:rsidR="00D5196A">
        <w:rPr>
          <w:sz w:val="24"/>
        </w:rPr>
        <w:t xml:space="preserve">US </w:t>
      </w:r>
      <w:r w:rsidR="00924F74">
        <w:rPr>
          <w:sz w:val="24"/>
        </w:rPr>
        <w:t>states, District of Columbia, and Puerto Rico)</w:t>
      </w:r>
      <w:r w:rsidRPr="00CA063D">
        <w:rPr>
          <w:sz w:val="24"/>
        </w:rPr>
        <w:t xml:space="preserve"> is sought</w:t>
      </w:r>
      <w:r w:rsidR="0001430C">
        <w:rPr>
          <w:sz w:val="24"/>
        </w:rPr>
        <w:t>,</w:t>
      </w:r>
      <w:r w:rsidR="00990611">
        <w:rPr>
          <w:sz w:val="24"/>
        </w:rPr>
        <w:t xml:space="preserve"> </w:t>
      </w:r>
      <w:r w:rsidRPr="00CA063D">
        <w:rPr>
          <w:sz w:val="24"/>
        </w:rPr>
        <w:t xml:space="preserve">so no sampling methods will be employed. </w:t>
      </w:r>
      <w:r w:rsidR="0001430C" w:rsidRPr="0001430C">
        <w:rPr>
          <w:sz w:val="24"/>
        </w:rPr>
        <w:t>A few states</w:t>
      </w:r>
      <w:r w:rsidR="00634DD5">
        <w:rPr>
          <w:sz w:val="24"/>
        </w:rPr>
        <w:t xml:space="preserve"> </w:t>
      </w:r>
      <w:r w:rsidR="0001430C" w:rsidRPr="0001430C">
        <w:rPr>
          <w:sz w:val="24"/>
        </w:rPr>
        <w:t>may choose to start SUDORS by collecting all</w:t>
      </w:r>
      <w:r w:rsidR="00E07E2D">
        <w:rPr>
          <w:sz w:val="24"/>
        </w:rPr>
        <w:t xml:space="preserve"> </w:t>
      </w:r>
      <w:r w:rsidR="00E07E2D" w:rsidRPr="00CA063D">
        <w:rPr>
          <w:sz w:val="24"/>
        </w:rPr>
        <w:t xml:space="preserve">fatal </w:t>
      </w:r>
      <w:r w:rsidR="00634DD5">
        <w:rPr>
          <w:sz w:val="24"/>
        </w:rPr>
        <w:t xml:space="preserve">UUDO </w:t>
      </w:r>
      <w:r w:rsidR="0001430C" w:rsidRPr="0001430C">
        <w:rPr>
          <w:sz w:val="24"/>
        </w:rPr>
        <w:t xml:space="preserve">deaths occurring in a subset of their counties that account for greater than 75% of </w:t>
      </w:r>
      <w:r w:rsidR="00634DD5">
        <w:rPr>
          <w:sz w:val="24"/>
        </w:rPr>
        <w:t>UUDO</w:t>
      </w:r>
      <w:r w:rsidR="0001430C" w:rsidRPr="0001430C">
        <w:rPr>
          <w:sz w:val="24"/>
        </w:rPr>
        <w:t xml:space="preserve"> deaths in their state or over 1,500 </w:t>
      </w:r>
      <w:r w:rsidR="00634DD5">
        <w:rPr>
          <w:sz w:val="24"/>
        </w:rPr>
        <w:t>UUDO</w:t>
      </w:r>
      <w:r w:rsidR="0001430C" w:rsidRPr="0001430C">
        <w:rPr>
          <w:sz w:val="24"/>
        </w:rPr>
        <w:t xml:space="preserve"> deaths</w:t>
      </w:r>
      <w:r w:rsidR="00634DD5">
        <w:rPr>
          <w:sz w:val="24"/>
        </w:rPr>
        <w:t xml:space="preserve"> in 2017</w:t>
      </w:r>
      <w:r w:rsidR="009C77A9">
        <w:rPr>
          <w:sz w:val="24"/>
        </w:rPr>
        <w:t xml:space="preserve"> (i.e., collect a census of all </w:t>
      </w:r>
      <w:r w:rsidR="0083651D">
        <w:rPr>
          <w:sz w:val="24"/>
        </w:rPr>
        <w:t>UUDO</w:t>
      </w:r>
      <w:r w:rsidR="009C77A9">
        <w:rPr>
          <w:sz w:val="24"/>
        </w:rPr>
        <w:t xml:space="preserve"> drug overdose deaths in a subset of counties</w:t>
      </w:r>
      <w:r w:rsidR="0083651D">
        <w:rPr>
          <w:sz w:val="24"/>
        </w:rPr>
        <w:t xml:space="preserve"> instead of the full state</w:t>
      </w:r>
      <w:r w:rsidR="009C77A9">
        <w:rPr>
          <w:sz w:val="24"/>
        </w:rPr>
        <w:t>)</w:t>
      </w:r>
      <w:r w:rsidR="0001430C" w:rsidRPr="0001430C">
        <w:rPr>
          <w:sz w:val="24"/>
        </w:rPr>
        <w:t>.</w:t>
      </w:r>
      <w:r w:rsidR="005F3399">
        <w:rPr>
          <w:rStyle w:val="EndnoteReference"/>
          <w:sz w:val="24"/>
        </w:rPr>
        <w:endnoteReference w:id="1"/>
      </w:r>
      <w:r w:rsidR="0001430C" w:rsidRPr="0001430C">
        <w:rPr>
          <w:sz w:val="24"/>
        </w:rPr>
        <w:t xml:space="preserve"> </w:t>
      </w:r>
      <w:r w:rsidR="00634DD5">
        <w:rPr>
          <w:sz w:val="24"/>
        </w:rPr>
        <w:t>This subset option was created based on feedback from large states such as California that argued multiple years were needed to establ</w:t>
      </w:r>
      <w:r w:rsidR="009111F4">
        <w:rPr>
          <w:sz w:val="24"/>
        </w:rPr>
        <w:t xml:space="preserve">ish SUDORS in large states due to complexity of their </w:t>
      </w:r>
      <w:r w:rsidR="007F3425" w:rsidRPr="007F3425">
        <w:rPr>
          <w:sz w:val="24"/>
        </w:rPr>
        <w:t>medical examiner/coroner</w:t>
      </w:r>
      <w:r w:rsidR="00D8795A">
        <w:rPr>
          <w:sz w:val="24"/>
        </w:rPr>
        <w:t xml:space="preserve"> (</w:t>
      </w:r>
      <w:r w:rsidR="009111F4">
        <w:rPr>
          <w:sz w:val="24"/>
        </w:rPr>
        <w:t>ME/C</w:t>
      </w:r>
      <w:r w:rsidR="00D8795A">
        <w:rPr>
          <w:sz w:val="24"/>
        </w:rPr>
        <w:t>)</w:t>
      </w:r>
      <w:r w:rsidR="009111F4">
        <w:rPr>
          <w:sz w:val="24"/>
        </w:rPr>
        <w:t xml:space="preserve"> systems and</w:t>
      </w:r>
      <w:r w:rsidR="005F3399">
        <w:rPr>
          <w:sz w:val="24"/>
        </w:rPr>
        <w:t xml:space="preserve"> large</w:t>
      </w:r>
      <w:r w:rsidR="00634DD5">
        <w:rPr>
          <w:sz w:val="24"/>
        </w:rPr>
        <w:t xml:space="preserve"> numbers of UUDO deaths. </w:t>
      </w:r>
      <w:r w:rsidR="0001430C" w:rsidRPr="0001430C">
        <w:rPr>
          <w:sz w:val="24"/>
        </w:rPr>
        <w:t xml:space="preserve">CDC will work with these states over time to collect all drug overdose deaths occurring in their state. </w:t>
      </w:r>
      <w:r w:rsidR="00046D26">
        <w:rPr>
          <w:sz w:val="24"/>
        </w:rPr>
        <w:t>CDC</w:t>
      </w:r>
      <w:r w:rsidR="00B862ED">
        <w:rPr>
          <w:sz w:val="24"/>
        </w:rPr>
        <w:t xml:space="preserve"> will fund </w:t>
      </w:r>
      <w:r w:rsidR="001575F2">
        <w:rPr>
          <w:sz w:val="24"/>
        </w:rPr>
        <w:t>49 health departments (</w:t>
      </w:r>
      <w:r w:rsidR="00B862ED">
        <w:rPr>
          <w:sz w:val="24"/>
        </w:rPr>
        <w:t>47 state health departments, District of Columbia and Puerto Rico</w:t>
      </w:r>
      <w:r w:rsidR="001575F2">
        <w:rPr>
          <w:sz w:val="24"/>
        </w:rPr>
        <w:t>)</w:t>
      </w:r>
      <w:r w:rsidR="00B862ED">
        <w:rPr>
          <w:sz w:val="24"/>
        </w:rPr>
        <w:t xml:space="preserve"> as part of</w:t>
      </w:r>
      <w:r w:rsidR="009C77A9">
        <w:rPr>
          <w:sz w:val="24"/>
        </w:rPr>
        <w:t xml:space="preserve"> </w:t>
      </w:r>
      <w:r w:rsidR="00046D26" w:rsidRPr="00462A6C">
        <w:rPr>
          <w:rFonts w:eastAsia="Calibri"/>
          <w:sz w:val="24"/>
          <w:lang w:val="en"/>
        </w:rPr>
        <w:t xml:space="preserve">CDC’s Overdose Data to Action </w:t>
      </w:r>
      <w:r w:rsidR="009C77A9">
        <w:rPr>
          <w:rFonts w:eastAsia="Calibri"/>
          <w:sz w:val="24"/>
          <w:lang w:val="en"/>
        </w:rPr>
        <w:t>(</w:t>
      </w:r>
      <w:r w:rsidR="009C77A9" w:rsidRPr="00462A6C">
        <w:rPr>
          <w:rFonts w:eastAsia="Calibri"/>
          <w:sz w:val="24"/>
          <w:lang w:val="en"/>
        </w:rPr>
        <w:t>OD2A</w:t>
      </w:r>
      <w:r w:rsidR="009C77A9">
        <w:rPr>
          <w:rFonts w:eastAsia="Calibri"/>
          <w:sz w:val="24"/>
          <w:lang w:val="en"/>
        </w:rPr>
        <w:t xml:space="preserve">) </w:t>
      </w:r>
      <w:r w:rsidR="00046D26" w:rsidRPr="00462A6C">
        <w:rPr>
          <w:rFonts w:eastAsia="Calibri"/>
          <w:sz w:val="24"/>
          <w:lang w:val="en"/>
        </w:rPr>
        <w:t>Notice of Funding Opportunity (NOFO</w:t>
      </w:r>
      <w:r w:rsidR="009C77A9">
        <w:rPr>
          <w:rFonts w:eastAsia="Calibri"/>
          <w:sz w:val="24"/>
          <w:lang w:val="en"/>
        </w:rPr>
        <w:t>)</w:t>
      </w:r>
      <w:r w:rsidR="00046D26" w:rsidRPr="00462A6C">
        <w:rPr>
          <w:rFonts w:eastAsia="Calibri"/>
          <w:sz w:val="24"/>
          <w:lang w:val="en"/>
        </w:rPr>
        <w:t xml:space="preserve">, </w:t>
      </w:r>
      <w:r w:rsidR="009C77A9">
        <w:rPr>
          <w:rFonts w:eastAsia="Calibri"/>
          <w:sz w:val="24"/>
          <w:lang w:val="en"/>
        </w:rPr>
        <w:t>or CDC-RFA-CE19-1904</w:t>
      </w:r>
      <w:r w:rsidR="00046D26" w:rsidRPr="00462A6C">
        <w:rPr>
          <w:rFonts w:eastAsia="Calibri"/>
          <w:sz w:val="24"/>
          <w:lang w:val="en"/>
        </w:rPr>
        <w:t>, posted February 1, 2019</w:t>
      </w:r>
      <w:r w:rsidR="005F3399">
        <w:rPr>
          <w:rFonts w:eastAsia="Calibri"/>
          <w:sz w:val="24"/>
          <w:lang w:val="en"/>
        </w:rPr>
        <w:t>, as of September 2019</w:t>
      </w:r>
      <w:r w:rsidR="00046D26" w:rsidRPr="00462A6C">
        <w:rPr>
          <w:rFonts w:eastAsia="Calibri"/>
          <w:sz w:val="24"/>
          <w:lang w:val="en"/>
        </w:rPr>
        <w:t>.</w:t>
      </w:r>
      <w:r w:rsidR="001B6447">
        <w:rPr>
          <w:rFonts w:eastAsia="Calibri"/>
          <w:sz w:val="24"/>
          <w:lang w:val="en"/>
        </w:rPr>
        <w:t xml:space="preserve">  </w:t>
      </w:r>
      <w:r w:rsidR="00B862ED">
        <w:rPr>
          <w:rFonts w:eastAsia="Calibri"/>
          <w:sz w:val="24"/>
          <w:lang w:val="en"/>
        </w:rPr>
        <w:t>Four of the participating health departments</w:t>
      </w:r>
      <w:r w:rsidR="001B6447">
        <w:rPr>
          <w:rFonts w:eastAsia="Calibri"/>
          <w:sz w:val="24"/>
          <w:lang w:val="en"/>
        </w:rPr>
        <w:t xml:space="preserve"> selected to collect UUDO deaths in a subset o</w:t>
      </w:r>
      <w:r w:rsidR="0031702E">
        <w:rPr>
          <w:rFonts w:eastAsia="Calibri"/>
          <w:sz w:val="24"/>
          <w:lang w:val="en"/>
        </w:rPr>
        <w:t>f their counties</w:t>
      </w:r>
      <w:r w:rsidR="00B862ED">
        <w:rPr>
          <w:rFonts w:eastAsia="Calibri"/>
          <w:sz w:val="24"/>
          <w:lang w:val="en"/>
        </w:rPr>
        <w:t xml:space="preserve"> instead of the whole state</w:t>
      </w:r>
      <w:r w:rsidR="00227992">
        <w:rPr>
          <w:rFonts w:eastAsia="Calibri"/>
          <w:sz w:val="24"/>
          <w:lang w:val="en"/>
        </w:rPr>
        <w:t xml:space="preserve"> as O2DA</w:t>
      </w:r>
      <w:r w:rsidR="00B862ED">
        <w:rPr>
          <w:rFonts w:eastAsia="Calibri"/>
          <w:sz w:val="24"/>
          <w:lang w:val="en"/>
        </w:rPr>
        <w:t xml:space="preserve">. As CDC collaborates with states to establish SUDORS, there is the possibility that a </w:t>
      </w:r>
      <w:r w:rsidR="0031702E">
        <w:rPr>
          <w:rFonts w:eastAsia="Calibri"/>
          <w:sz w:val="24"/>
          <w:lang w:val="en"/>
        </w:rPr>
        <w:t xml:space="preserve">few more states may select this option. </w:t>
      </w:r>
    </w:p>
    <w:p w14:paraId="38C8170F" w14:textId="77777777" w:rsidR="00DA76AC" w:rsidRPr="00CA063D" w:rsidRDefault="00DA76AC">
      <w:pPr>
        <w:rPr>
          <w:sz w:val="24"/>
        </w:rPr>
      </w:pPr>
    </w:p>
    <w:p w14:paraId="50F22A71" w14:textId="4D7A0E27" w:rsidR="00DA76AC" w:rsidRPr="00CA063D" w:rsidRDefault="00C77A66">
      <w:pPr>
        <w:rPr>
          <w:sz w:val="24"/>
        </w:rPr>
      </w:pPr>
      <w:r w:rsidRPr="00CA063D">
        <w:rPr>
          <w:sz w:val="24"/>
        </w:rPr>
        <w:t>Because this data collection effort is a census</w:t>
      </w:r>
      <w:r w:rsidR="002A3435" w:rsidRPr="00CA063D">
        <w:rPr>
          <w:sz w:val="24"/>
        </w:rPr>
        <w:t xml:space="preserve"> </w:t>
      </w:r>
      <w:r w:rsidR="003D7E92">
        <w:rPr>
          <w:sz w:val="24"/>
        </w:rPr>
        <w:t xml:space="preserve">or a nearly complete census with </w:t>
      </w:r>
      <w:r w:rsidR="002A3435" w:rsidRPr="00CA063D">
        <w:rPr>
          <w:sz w:val="24"/>
        </w:rPr>
        <w:t>no sampling</w:t>
      </w:r>
      <w:r w:rsidR="003D7E92">
        <w:rPr>
          <w:sz w:val="24"/>
        </w:rPr>
        <w:t xml:space="preserve"> methodology</w:t>
      </w:r>
      <w:r w:rsidRPr="00CA063D">
        <w:rPr>
          <w:sz w:val="24"/>
        </w:rPr>
        <w:t xml:space="preserve">, the data system will provide a full characterization of </w:t>
      </w:r>
      <w:r w:rsidR="00C31FAB" w:rsidRPr="00CA063D">
        <w:rPr>
          <w:sz w:val="24"/>
        </w:rPr>
        <w:t>U</w:t>
      </w:r>
      <w:r w:rsidR="006B6257">
        <w:rPr>
          <w:sz w:val="24"/>
        </w:rPr>
        <w:t>U</w:t>
      </w:r>
      <w:r w:rsidR="00C31FAB" w:rsidRPr="00CA063D">
        <w:rPr>
          <w:sz w:val="24"/>
        </w:rPr>
        <w:t>DO deaths in participating</w:t>
      </w:r>
      <w:r w:rsidR="005E3DEA" w:rsidRPr="00CA063D">
        <w:rPr>
          <w:sz w:val="24"/>
        </w:rPr>
        <w:t xml:space="preserve"> </w:t>
      </w:r>
      <w:r w:rsidR="001423ED">
        <w:rPr>
          <w:sz w:val="24"/>
        </w:rPr>
        <w:t xml:space="preserve">jurisdictions </w:t>
      </w:r>
      <w:r w:rsidR="00A16808">
        <w:rPr>
          <w:sz w:val="24"/>
        </w:rPr>
        <w:t>as we</w:t>
      </w:r>
      <w:r w:rsidR="00046D26">
        <w:rPr>
          <w:sz w:val="24"/>
        </w:rPr>
        <w:t>ll as the United States</w:t>
      </w:r>
      <w:r w:rsidR="00C31FAB" w:rsidRPr="00CA063D">
        <w:rPr>
          <w:sz w:val="24"/>
        </w:rPr>
        <w:t xml:space="preserve">. </w:t>
      </w:r>
    </w:p>
    <w:p w14:paraId="7496C329" w14:textId="77777777" w:rsidR="00882EC8" w:rsidRPr="00CA063D" w:rsidRDefault="00882EC8" w:rsidP="0087540E">
      <w:pPr>
        <w:rPr>
          <w:sz w:val="24"/>
        </w:rPr>
      </w:pPr>
    </w:p>
    <w:p w14:paraId="779DB6ED" w14:textId="77777777" w:rsidR="0087540E" w:rsidRPr="00CA063D" w:rsidRDefault="0087540E" w:rsidP="0087540E">
      <w:pPr>
        <w:tabs>
          <w:tab w:val="left" w:pos="-1440"/>
        </w:tabs>
        <w:ind w:left="720" w:hanging="720"/>
        <w:rPr>
          <w:sz w:val="24"/>
        </w:rPr>
      </w:pPr>
      <w:r w:rsidRPr="00CA063D">
        <w:rPr>
          <w:b/>
          <w:bCs/>
          <w:sz w:val="24"/>
        </w:rPr>
        <w:t>2.</w:t>
      </w:r>
      <w:r w:rsidRPr="00CA063D">
        <w:rPr>
          <w:b/>
          <w:bCs/>
          <w:sz w:val="24"/>
        </w:rPr>
        <w:tab/>
        <w:t>Procedures for the Collection of Information</w:t>
      </w:r>
    </w:p>
    <w:p w14:paraId="787FA8BE" w14:textId="77777777" w:rsidR="0087540E" w:rsidRPr="00CA063D" w:rsidRDefault="0087540E" w:rsidP="0087540E">
      <w:pPr>
        <w:rPr>
          <w:sz w:val="24"/>
        </w:rPr>
      </w:pPr>
    </w:p>
    <w:p w14:paraId="01A1D4F2" w14:textId="77C75E59" w:rsidR="003D5002" w:rsidRPr="00CA3D5B" w:rsidRDefault="0018558F" w:rsidP="0087540E">
      <w:pPr>
        <w:rPr>
          <w:sz w:val="24"/>
        </w:rPr>
      </w:pPr>
      <w:r>
        <w:rPr>
          <w:sz w:val="24"/>
        </w:rPr>
        <w:t>SUDORS</w:t>
      </w:r>
      <w:r w:rsidR="0087540E" w:rsidRPr="00CA063D">
        <w:rPr>
          <w:sz w:val="24"/>
        </w:rPr>
        <w:t xml:space="preserve"> will be coordinated and funded </w:t>
      </w:r>
      <w:r w:rsidR="00345B35">
        <w:rPr>
          <w:sz w:val="24"/>
        </w:rPr>
        <w:t>by CDC</w:t>
      </w:r>
      <w:r w:rsidR="00FE1C19" w:rsidRPr="00CA063D">
        <w:rPr>
          <w:sz w:val="24"/>
        </w:rPr>
        <w:t>,</w:t>
      </w:r>
      <w:r w:rsidR="0087540E" w:rsidRPr="00CA063D">
        <w:rPr>
          <w:sz w:val="24"/>
        </w:rPr>
        <w:t xml:space="preserve"> but is dependent</w:t>
      </w:r>
      <w:r w:rsidR="009750C4" w:rsidRPr="00CA063D">
        <w:rPr>
          <w:sz w:val="24"/>
        </w:rPr>
        <w:t xml:space="preserve"> on sepa</w:t>
      </w:r>
      <w:r w:rsidR="0087540E" w:rsidRPr="00CA063D">
        <w:rPr>
          <w:sz w:val="24"/>
        </w:rPr>
        <w:t xml:space="preserve">rate data collection efforts in each </w:t>
      </w:r>
      <w:r w:rsidR="00BF610D">
        <w:rPr>
          <w:sz w:val="24"/>
        </w:rPr>
        <w:t xml:space="preserve">jurisdiction </w:t>
      </w:r>
      <w:r w:rsidR="0087540E" w:rsidRPr="00CA063D">
        <w:rPr>
          <w:sz w:val="24"/>
        </w:rPr>
        <w:t>managed by the</w:t>
      </w:r>
      <w:r w:rsidR="00BF610D">
        <w:rPr>
          <w:sz w:val="24"/>
        </w:rPr>
        <w:t xml:space="preserve"> </w:t>
      </w:r>
      <w:r w:rsidR="003D5002">
        <w:rPr>
          <w:sz w:val="24"/>
        </w:rPr>
        <w:t xml:space="preserve">52 </w:t>
      </w:r>
      <w:r w:rsidR="00F217A1">
        <w:rPr>
          <w:sz w:val="24"/>
        </w:rPr>
        <w:t>participating h</w:t>
      </w:r>
      <w:r w:rsidR="0087540E" w:rsidRPr="00CA063D">
        <w:rPr>
          <w:sz w:val="24"/>
        </w:rPr>
        <w:t>ealth departmen</w:t>
      </w:r>
      <w:r w:rsidR="00751239" w:rsidRPr="00CA063D">
        <w:rPr>
          <w:sz w:val="24"/>
        </w:rPr>
        <w:t xml:space="preserve">ts or their bona </w:t>
      </w:r>
      <w:r w:rsidR="00751239" w:rsidRPr="00CA3D5B">
        <w:rPr>
          <w:sz w:val="24"/>
        </w:rPr>
        <w:t>fide agents</w:t>
      </w:r>
      <w:r w:rsidR="00F217A1">
        <w:rPr>
          <w:sz w:val="24"/>
        </w:rPr>
        <w:t xml:space="preserve"> </w:t>
      </w:r>
      <w:r w:rsidR="00F217A1" w:rsidRPr="00870BFC">
        <w:rPr>
          <w:sz w:val="24"/>
        </w:rPr>
        <w:t>(i.e., all US states, Puerto Rico, and the District of Columbia</w:t>
      </w:r>
      <w:r w:rsidR="00F217A1">
        <w:rPr>
          <w:sz w:val="24"/>
        </w:rPr>
        <w:t>)</w:t>
      </w:r>
      <w:r w:rsidR="00751239" w:rsidRPr="00CA3D5B">
        <w:rPr>
          <w:sz w:val="24"/>
        </w:rPr>
        <w:t>.</w:t>
      </w:r>
      <w:r w:rsidR="004764D9" w:rsidRPr="00CA3D5B">
        <w:rPr>
          <w:sz w:val="24"/>
        </w:rPr>
        <w:t xml:space="preserve"> </w:t>
      </w:r>
      <w:r w:rsidR="0087540E" w:rsidRPr="00CA3D5B">
        <w:rPr>
          <w:sz w:val="24"/>
        </w:rPr>
        <w:t xml:space="preserve">To fully characterize </w:t>
      </w:r>
      <w:r w:rsidR="003D5002" w:rsidRPr="00CA3D5B">
        <w:rPr>
          <w:sz w:val="24"/>
        </w:rPr>
        <w:t>each UUDO</w:t>
      </w:r>
      <w:r w:rsidR="00CF6D6F" w:rsidRPr="00CA3D5B">
        <w:rPr>
          <w:sz w:val="24"/>
        </w:rPr>
        <w:t xml:space="preserve"> </w:t>
      </w:r>
      <w:r w:rsidR="004764D9" w:rsidRPr="00CA3D5B">
        <w:rPr>
          <w:sz w:val="24"/>
        </w:rPr>
        <w:t>death</w:t>
      </w:r>
      <w:r w:rsidR="0087540E" w:rsidRPr="00CA3D5B">
        <w:rPr>
          <w:sz w:val="24"/>
        </w:rPr>
        <w:t xml:space="preserve">, </w:t>
      </w:r>
      <w:r w:rsidR="00BF610D" w:rsidRPr="00CA3D5B">
        <w:rPr>
          <w:sz w:val="24"/>
        </w:rPr>
        <w:t>the 52 participating health departments</w:t>
      </w:r>
      <w:r w:rsidR="0087540E" w:rsidRPr="00CA3D5B">
        <w:rPr>
          <w:sz w:val="24"/>
        </w:rPr>
        <w:t xml:space="preserve"> </w:t>
      </w:r>
      <w:r w:rsidR="003D5002" w:rsidRPr="00CA3D5B">
        <w:rPr>
          <w:sz w:val="24"/>
        </w:rPr>
        <w:t>w</w:t>
      </w:r>
      <w:r w:rsidR="006C5255" w:rsidRPr="00CA3D5B">
        <w:rPr>
          <w:sz w:val="24"/>
        </w:rPr>
        <w:t>ill complete the following</w:t>
      </w:r>
      <w:r w:rsidR="000F7AA0">
        <w:rPr>
          <w:sz w:val="24"/>
        </w:rPr>
        <w:t xml:space="preserve"> key </w:t>
      </w:r>
      <w:r w:rsidR="004B484D">
        <w:rPr>
          <w:sz w:val="24"/>
        </w:rPr>
        <w:t xml:space="preserve">data collection </w:t>
      </w:r>
      <w:r w:rsidR="000F7AA0">
        <w:rPr>
          <w:sz w:val="24"/>
        </w:rPr>
        <w:t>tasks</w:t>
      </w:r>
      <w:r w:rsidR="003D5002" w:rsidRPr="00CA3D5B">
        <w:rPr>
          <w:sz w:val="24"/>
        </w:rPr>
        <w:t>:</w:t>
      </w:r>
    </w:p>
    <w:p w14:paraId="377CD801" w14:textId="7A77C088" w:rsidR="000F7AA0" w:rsidRPr="004B484D" w:rsidRDefault="000F7AA0">
      <w:pPr>
        <w:pStyle w:val="ListParagraph"/>
        <w:numPr>
          <w:ilvl w:val="0"/>
          <w:numId w:val="6"/>
        </w:numPr>
        <w:rPr>
          <w:rFonts w:ascii="Times New Roman" w:hAnsi="Times New Roman"/>
        </w:rPr>
      </w:pPr>
      <w:r>
        <w:rPr>
          <w:rFonts w:ascii="Times New Roman" w:hAnsi="Times New Roman"/>
        </w:rPr>
        <w:t>Identify UUDO deaths using ME/C reports and death certificates.</w:t>
      </w:r>
      <w:r w:rsidR="004B484D">
        <w:rPr>
          <w:rFonts w:ascii="Times New Roman" w:hAnsi="Times New Roman"/>
        </w:rPr>
        <w:t xml:space="preserve"> </w:t>
      </w:r>
      <w:r w:rsidR="004B484D" w:rsidRPr="004B484D">
        <w:rPr>
          <w:rFonts w:ascii="Times New Roman" w:hAnsi="Times New Roman"/>
        </w:rPr>
        <w:t xml:space="preserve">Most states find it easiest </w:t>
      </w:r>
      <w:r w:rsidR="00431CEC">
        <w:rPr>
          <w:rFonts w:ascii="Times New Roman" w:hAnsi="Times New Roman"/>
        </w:rPr>
        <w:t xml:space="preserve">to first </w:t>
      </w:r>
      <w:r w:rsidR="004B484D" w:rsidRPr="004B484D">
        <w:rPr>
          <w:rFonts w:ascii="Times New Roman" w:hAnsi="Times New Roman"/>
        </w:rPr>
        <w:t>identify a</w:t>
      </w:r>
      <w:r w:rsidR="00B65FC9">
        <w:rPr>
          <w:rFonts w:ascii="Times New Roman" w:hAnsi="Times New Roman"/>
        </w:rPr>
        <w:t>n UUDO death</w:t>
      </w:r>
      <w:r w:rsidR="004B484D" w:rsidRPr="004B484D">
        <w:rPr>
          <w:rFonts w:ascii="Times New Roman" w:hAnsi="Times New Roman"/>
        </w:rPr>
        <w:t xml:space="preserve"> with death certificates because the local health department itself collects death certificates. States with centralized medical examiner offices (i.e., only a single office serving the whole state), however, may be able to identify </w:t>
      </w:r>
      <w:r w:rsidR="00FF447E">
        <w:rPr>
          <w:rFonts w:ascii="Times New Roman" w:hAnsi="Times New Roman"/>
        </w:rPr>
        <w:t>UUDO</w:t>
      </w:r>
      <w:r w:rsidR="004B484D" w:rsidRPr="004B484D">
        <w:rPr>
          <w:rFonts w:ascii="Times New Roman" w:hAnsi="Times New Roman"/>
        </w:rPr>
        <w:t xml:space="preserve"> deaths more rapidly </w:t>
      </w:r>
      <w:r w:rsidR="00F86CD0">
        <w:rPr>
          <w:rFonts w:ascii="Times New Roman" w:hAnsi="Times New Roman"/>
        </w:rPr>
        <w:t xml:space="preserve">with ME/C records </w:t>
      </w:r>
      <w:r w:rsidR="004B484D" w:rsidRPr="004B484D">
        <w:rPr>
          <w:rFonts w:ascii="Times New Roman" w:hAnsi="Times New Roman"/>
        </w:rPr>
        <w:t>than the death certificate.</w:t>
      </w:r>
      <w:r w:rsidR="00B65FC9">
        <w:rPr>
          <w:rFonts w:ascii="Times New Roman" w:hAnsi="Times New Roman"/>
        </w:rPr>
        <w:t xml:space="preserve"> Irrespective of whether the local health department identifies UUDO deaths using the death certificate or ME/C records, the</w:t>
      </w:r>
      <w:r w:rsidR="00431CEC">
        <w:rPr>
          <w:rFonts w:ascii="Times New Roman" w:hAnsi="Times New Roman"/>
        </w:rPr>
        <w:t xml:space="preserve"> local health department mu</w:t>
      </w:r>
      <w:r w:rsidR="00B65FC9">
        <w:rPr>
          <w:rFonts w:ascii="Times New Roman" w:hAnsi="Times New Roman"/>
        </w:rPr>
        <w:t xml:space="preserve">st have a procedure to identify cases using both </w:t>
      </w:r>
      <w:r w:rsidR="00F86CD0">
        <w:rPr>
          <w:rFonts w:ascii="Times New Roman" w:hAnsi="Times New Roman"/>
        </w:rPr>
        <w:t xml:space="preserve">the </w:t>
      </w:r>
      <w:r w:rsidR="00B65FC9">
        <w:rPr>
          <w:rFonts w:ascii="Times New Roman" w:hAnsi="Times New Roman"/>
        </w:rPr>
        <w:t>death certificates and ME/C records (e.g., a state using ICD-10 codes</w:t>
      </w:r>
      <w:r w:rsidR="00F86CD0">
        <w:rPr>
          <w:rFonts w:ascii="Times New Roman" w:hAnsi="Times New Roman"/>
        </w:rPr>
        <w:t xml:space="preserve"> on the death certificate to </w:t>
      </w:r>
      <w:r w:rsidR="00431CEC">
        <w:rPr>
          <w:rFonts w:ascii="Times New Roman" w:hAnsi="Times New Roman"/>
        </w:rPr>
        <w:t xml:space="preserve">rapidly </w:t>
      </w:r>
      <w:r w:rsidR="00F86CD0">
        <w:rPr>
          <w:rFonts w:ascii="Times New Roman" w:hAnsi="Times New Roman"/>
        </w:rPr>
        <w:t xml:space="preserve">identify UUDO deaths </w:t>
      </w:r>
      <w:r w:rsidR="00431CEC">
        <w:rPr>
          <w:rFonts w:ascii="Times New Roman" w:hAnsi="Times New Roman"/>
        </w:rPr>
        <w:t xml:space="preserve">may </w:t>
      </w:r>
      <w:r w:rsidR="00F86CD0">
        <w:rPr>
          <w:rFonts w:ascii="Times New Roman" w:hAnsi="Times New Roman"/>
        </w:rPr>
        <w:t>a</w:t>
      </w:r>
      <w:r w:rsidR="00431CEC">
        <w:rPr>
          <w:rFonts w:ascii="Times New Roman" w:hAnsi="Times New Roman"/>
        </w:rPr>
        <w:t>lso ask</w:t>
      </w:r>
      <w:r w:rsidR="00B65FC9">
        <w:rPr>
          <w:rFonts w:ascii="Times New Roman" w:hAnsi="Times New Roman"/>
        </w:rPr>
        <w:t xml:space="preserve"> county ME/C ag</w:t>
      </w:r>
      <w:r w:rsidR="00431CEC">
        <w:rPr>
          <w:rFonts w:ascii="Times New Roman" w:hAnsi="Times New Roman"/>
        </w:rPr>
        <w:t xml:space="preserve">encies to submit any record involving </w:t>
      </w:r>
      <w:r w:rsidR="003B4B97">
        <w:rPr>
          <w:rFonts w:ascii="Times New Roman" w:hAnsi="Times New Roman"/>
        </w:rPr>
        <w:t xml:space="preserve">an UDDO </w:t>
      </w:r>
      <w:r w:rsidR="00B65FC9">
        <w:rPr>
          <w:rFonts w:ascii="Times New Roman" w:hAnsi="Times New Roman"/>
        </w:rPr>
        <w:t>death</w:t>
      </w:r>
      <w:r w:rsidR="00431CEC">
        <w:rPr>
          <w:rFonts w:ascii="Times New Roman" w:hAnsi="Times New Roman"/>
        </w:rPr>
        <w:t xml:space="preserve"> </w:t>
      </w:r>
      <w:r w:rsidR="00D8795A">
        <w:rPr>
          <w:rFonts w:ascii="Times New Roman" w:hAnsi="Times New Roman"/>
        </w:rPr>
        <w:t>to validate data</w:t>
      </w:r>
      <w:r w:rsidR="00B65FC9">
        <w:rPr>
          <w:rFonts w:ascii="Times New Roman" w:hAnsi="Times New Roman"/>
        </w:rPr>
        <w:t>).</w:t>
      </w:r>
    </w:p>
    <w:p w14:paraId="2D7D5803" w14:textId="68BA1F63" w:rsidR="000F7AA0" w:rsidRPr="00AF5D27" w:rsidRDefault="00CA3D5B">
      <w:pPr>
        <w:pStyle w:val="ListParagraph"/>
        <w:numPr>
          <w:ilvl w:val="0"/>
          <w:numId w:val="6"/>
        </w:numPr>
        <w:rPr>
          <w:rFonts w:ascii="Times New Roman" w:hAnsi="Times New Roman"/>
        </w:rPr>
      </w:pPr>
      <w:r w:rsidRPr="00AF5D27">
        <w:rPr>
          <w:rFonts w:ascii="Times New Roman" w:hAnsi="Times New Roman"/>
        </w:rPr>
        <w:t xml:space="preserve">Request death certificates and medical examiner/coroner records (ME/C) for all </w:t>
      </w:r>
      <w:r w:rsidR="00F86CD0">
        <w:rPr>
          <w:rFonts w:ascii="Times New Roman" w:hAnsi="Times New Roman"/>
        </w:rPr>
        <w:t xml:space="preserve">deaths identified as </w:t>
      </w:r>
      <w:r w:rsidRPr="00AF5D27">
        <w:rPr>
          <w:rFonts w:ascii="Times New Roman" w:hAnsi="Times New Roman"/>
        </w:rPr>
        <w:t xml:space="preserve">UUDO deaths </w:t>
      </w:r>
      <w:r w:rsidR="00F86CD0">
        <w:rPr>
          <w:rFonts w:ascii="Times New Roman" w:hAnsi="Times New Roman"/>
        </w:rPr>
        <w:t xml:space="preserve">and </w:t>
      </w:r>
      <w:r w:rsidRPr="00AF5D27">
        <w:rPr>
          <w:rFonts w:ascii="Times New Roman" w:hAnsi="Times New Roman"/>
        </w:rPr>
        <w:t>investigated in their jurisdiction. Records can be accessed electronically or by manual review of physical copies</w:t>
      </w:r>
      <w:r w:rsidR="008672A1">
        <w:rPr>
          <w:rFonts w:ascii="Times New Roman" w:hAnsi="Times New Roman"/>
        </w:rPr>
        <w:t xml:space="preserve"> depending on the format of </w:t>
      </w:r>
      <w:r w:rsidR="00593B0C">
        <w:rPr>
          <w:rFonts w:ascii="Times New Roman" w:hAnsi="Times New Roman"/>
        </w:rPr>
        <w:t>ME/C</w:t>
      </w:r>
      <w:r w:rsidR="00431CEC">
        <w:rPr>
          <w:rFonts w:ascii="Times New Roman" w:hAnsi="Times New Roman"/>
        </w:rPr>
        <w:t xml:space="preserve"> reports</w:t>
      </w:r>
      <w:r w:rsidR="00593B0C">
        <w:rPr>
          <w:rFonts w:ascii="Times New Roman" w:hAnsi="Times New Roman"/>
        </w:rPr>
        <w:t xml:space="preserve"> and death certificates in their jurisdiction</w:t>
      </w:r>
      <w:r w:rsidRPr="00AF5D27">
        <w:rPr>
          <w:rFonts w:ascii="Times New Roman" w:hAnsi="Times New Roman"/>
        </w:rPr>
        <w:t>.</w:t>
      </w:r>
      <w:r w:rsidR="008672A1">
        <w:rPr>
          <w:rFonts w:ascii="Times New Roman" w:hAnsi="Times New Roman"/>
        </w:rPr>
        <w:t xml:space="preserve"> Manual record review will be required in a substantial number of states</w:t>
      </w:r>
      <w:r w:rsidR="00431CEC">
        <w:rPr>
          <w:rFonts w:ascii="Times New Roman" w:hAnsi="Times New Roman"/>
        </w:rPr>
        <w:t xml:space="preserve"> and deaths</w:t>
      </w:r>
      <w:r w:rsidR="008672A1">
        <w:rPr>
          <w:rFonts w:ascii="Times New Roman" w:hAnsi="Times New Roman"/>
        </w:rPr>
        <w:t xml:space="preserve"> because a recent survey</w:t>
      </w:r>
      <w:r w:rsidR="008672A1" w:rsidRPr="008672A1">
        <w:rPr>
          <w:rFonts w:ascii="Times New Roman" w:hAnsi="Times New Roman"/>
        </w:rPr>
        <w:t xml:space="preserve"> of 898</w:t>
      </w:r>
      <w:r w:rsidR="00F86CD0">
        <w:rPr>
          <w:rFonts w:ascii="Times New Roman" w:hAnsi="Times New Roman"/>
        </w:rPr>
        <w:t xml:space="preserve"> of 2,128 eligible ME/C agencies</w:t>
      </w:r>
      <w:r w:rsidR="008672A1">
        <w:rPr>
          <w:rFonts w:ascii="Times New Roman" w:hAnsi="Times New Roman"/>
        </w:rPr>
        <w:t xml:space="preserve"> found</w:t>
      </w:r>
      <w:r w:rsidR="008672A1" w:rsidRPr="008672A1">
        <w:rPr>
          <w:rFonts w:ascii="Times New Roman" w:hAnsi="Times New Roman"/>
        </w:rPr>
        <w:t xml:space="preserve"> only 32% </w:t>
      </w:r>
      <w:r w:rsidR="00F86CD0">
        <w:rPr>
          <w:rFonts w:ascii="Times New Roman" w:hAnsi="Times New Roman"/>
        </w:rPr>
        <w:t xml:space="preserve">of ME/C agencies </w:t>
      </w:r>
      <w:r w:rsidR="008672A1" w:rsidRPr="008672A1">
        <w:rPr>
          <w:rFonts w:ascii="Times New Roman" w:hAnsi="Times New Roman"/>
        </w:rPr>
        <w:t>reported having a computerized information management system, with another 30% having record-keeping systems that used both manual hardcopies and computerized system</w:t>
      </w:r>
      <w:r w:rsidR="00F86CD0">
        <w:rPr>
          <w:rFonts w:ascii="Times New Roman" w:hAnsi="Times New Roman"/>
        </w:rPr>
        <w:t>s.</w:t>
      </w:r>
      <w:r w:rsidR="007F3425" w:rsidRPr="00870BFC">
        <w:rPr>
          <w:rStyle w:val="EndnoteReference"/>
          <w:rFonts w:ascii="Times New Roman" w:hAnsi="Times New Roman"/>
        </w:rPr>
        <w:endnoteReference w:id="2"/>
      </w:r>
      <w:r w:rsidR="007F3425" w:rsidRPr="008672A1">
        <w:rPr>
          <w:rFonts w:ascii="Times New Roman" w:hAnsi="Times New Roman"/>
        </w:rPr>
        <w:t xml:space="preserve"> </w:t>
      </w:r>
      <w:r w:rsidR="00F86CD0">
        <w:rPr>
          <w:rFonts w:ascii="Times New Roman" w:hAnsi="Times New Roman"/>
        </w:rPr>
        <w:t xml:space="preserve"> Finally, 31% of ME/C agencies</w:t>
      </w:r>
      <w:r w:rsidR="008672A1" w:rsidRPr="008672A1">
        <w:rPr>
          <w:rFonts w:ascii="Times New Roman" w:hAnsi="Times New Roman"/>
        </w:rPr>
        <w:t xml:space="preserve"> reported only having a manual record-keeping system.  </w:t>
      </w:r>
    </w:p>
    <w:p w14:paraId="1F45AF97" w14:textId="6C272368" w:rsidR="003D5002" w:rsidRPr="008A340E" w:rsidRDefault="00CA3D5B" w:rsidP="008A340E">
      <w:pPr>
        <w:pStyle w:val="ListParagraph"/>
        <w:numPr>
          <w:ilvl w:val="0"/>
          <w:numId w:val="6"/>
        </w:numPr>
        <w:rPr>
          <w:rFonts w:ascii="Times New Roman" w:hAnsi="Times New Roman"/>
        </w:rPr>
      </w:pPr>
      <w:r w:rsidRPr="00AF5D27">
        <w:rPr>
          <w:rFonts w:ascii="Times New Roman" w:hAnsi="Times New Roman"/>
        </w:rPr>
        <w:t>Abstract from the ME/C record and the death ce</w:t>
      </w:r>
      <w:r w:rsidR="00593B0C">
        <w:rPr>
          <w:rFonts w:ascii="Times New Roman" w:hAnsi="Times New Roman"/>
        </w:rPr>
        <w:t>rtificate for</w:t>
      </w:r>
      <w:r w:rsidR="00431CEC">
        <w:rPr>
          <w:rFonts w:ascii="Times New Roman" w:hAnsi="Times New Roman"/>
        </w:rPr>
        <w:t xml:space="preserve"> each UUDO death </w:t>
      </w:r>
      <w:r w:rsidRPr="00AF5D27">
        <w:rPr>
          <w:rFonts w:ascii="Times New Roman" w:hAnsi="Times New Roman"/>
        </w:rPr>
        <w:t>r</w:t>
      </w:r>
      <w:r w:rsidR="006A7C6D">
        <w:rPr>
          <w:rFonts w:ascii="Times New Roman" w:hAnsi="Times New Roman"/>
        </w:rPr>
        <w:t xml:space="preserve">equired data elements (Attachment </w:t>
      </w:r>
      <w:r w:rsidRPr="00AF5D27">
        <w:rPr>
          <w:rFonts w:ascii="Times New Roman" w:hAnsi="Times New Roman"/>
        </w:rPr>
        <w:t xml:space="preserve">D) using CDC guidance into the </w:t>
      </w:r>
      <w:r w:rsidR="00FE48B2">
        <w:rPr>
          <w:rFonts w:ascii="Times New Roman" w:hAnsi="Times New Roman"/>
        </w:rPr>
        <w:t>National Violent Death Reporting</w:t>
      </w:r>
      <w:r w:rsidR="00210DEF">
        <w:rPr>
          <w:rFonts w:ascii="Times New Roman" w:hAnsi="Times New Roman"/>
        </w:rPr>
        <w:t xml:space="preserve"> System</w:t>
      </w:r>
      <w:r w:rsidR="00FE48B2">
        <w:rPr>
          <w:rFonts w:ascii="Times New Roman" w:hAnsi="Times New Roman"/>
        </w:rPr>
        <w:t xml:space="preserve"> (</w:t>
      </w:r>
      <w:r w:rsidRPr="00AF5D27">
        <w:rPr>
          <w:rFonts w:ascii="Times New Roman" w:hAnsi="Times New Roman"/>
        </w:rPr>
        <w:t>NVDRS</w:t>
      </w:r>
      <w:r w:rsidR="00FE48B2">
        <w:rPr>
          <w:rFonts w:ascii="Times New Roman" w:hAnsi="Times New Roman"/>
        </w:rPr>
        <w:t>)</w:t>
      </w:r>
      <w:r w:rsidRPr="00AF5D27">
        <w:rPr>
          <w:rFonts w:ascii="Times New Roman" w:hAnsi="Times New Roman"/>
        </w:rPr>
        <w:t xml:space="preserve"> web-based system which is maintained by CDC. </w:t>
      </w:r>
      <w:r w:rsidR="000F7AA0">
        <w:rPr>
          <w:rFonts w:ascii="Times New Roman" w:hAnsi="Times New Roman"/>
        </w:rPr>
        <w:t xml:space="preserve">Not </w:t>
      </w:r>
      <w:r w:rsidR="000F7AA0" w:rsidRPr="000F7AA0">
        <w:rPr>
          <w:rFonts w:ascii="Times New Roman" w:hAnsi="Times New Roman"/>
        </w:rPr>
        <w:t xml:space="preserve">all </w:t>
      </w:r>
      <w:r w:rsidR="000F7AA0">
        <w:rPr>
          <w:rFonts w:ascii="Times New Roman" w:hAnsi="Times New Roman"/>
        </w:rPr>
        <w:t xml:space="preserve">data elements will </w:t>
      </w:r>
      <w:r w:rsidR="00FE48B2">
        <w:rPr>
          <w:rFonts w:ascii="Times New Roman" w:hAnsi="Times New Roman"/>
        </w:rPr>
        <w:t xml:space="preserve">be </w:t>
      </w:r>
      <w:r w:rsidR="000F7AA0">
        <w:rPr>
          <w:rFonts w:ascii="Times New Roman" w:hAnsi="Times New Roman"/>
        </w:rPr>
        <w:t>completed for each death as</w:t>
      </w:r>
      <w:r w:rsidR="000F7AA0" w:rsidRPr="000F7AA0">
        <w:rPr>
          <w:rFonts w:ascii="Times New Roman" w:hAnsi="Times New Roman"/>
        </w:rPr>
        <w:t xml:space="preserve"> use </w:t>
      </w:r>
      <w:r w:rsidR="000F7AA0">
        <w:rPr>
          <w:rFonts w:ascii="Times New Roman" w:hAnsi="Times New Roman"/>
        </w:rPr>
        <w:t xml:space="preserve">of a data element </w:t>
      </w:r>
      <w:r w:rsidR="000F7AA0" w:rsidRPr="000F7AA0">
        <w:rPr>
          <w:rFonts w:ascii="Times New Roman" w:hAnsi="Times New Roman"/>
        </w:rPr>
        <w:t>depends on information and evidence specific to each death record (i.e., built in skip-pattern</w:t>
      </w:r>
      <w:r w:rsidR="000F7AA0">
        <w:rPr>
          <w:rFonts w:ascii="Times New Roman" w:hAnsi="Times New Roman"/>
        </w:rPr>
        <w:t>s)</w:t>
      </w:r>
      <w:r w:rsidR="000F7AA0" w:rsidRPr="000F7AA0">
        <w:rPr>
          <w:rFonts w:ascii="Times New Roman" w:hAnsi="Times New Roman"/>
        </w:rPr>
        <w:t>.</w:t>
      </w:r>
      <w:r w:rsidR="000F7AA0">
        <w:rPr>
          <w:rFonts w:ascii="Times New Roman" w:hAnsi="Times New Roman"/>
        </w:rPr>
        <w:t xml:space="preserve"> </w:t>
      </w:r>
    </w:p>
    <w:p w14:paraId="50FB46DF" w14:textId="77777777" w:rsidR="0087540E" w:rsidRDefault="0087540E" w:rsidP="0087540E">
      <w:pPr>
        <w:rPr>
          <w:sz w:val="24"/>
        </w:rPr>
      </w:pPr>
    </w:p>
    <w:p w14:paraId="52DACA4D" w14:textId="404A906C" w:rsidR="00475B77" w:rsidRDefault="008A340E" w:rsidP="0087540E">
      <w:pPr>
        <w:rPr>
          <w:sz w:val="24"/>
        </w:rPr>
      </w:pPr>
      <w:r>
        <w:rPr>
          <w:sz w:val="24"/>
        </w:rPr>
        <w:t>The goal of SUDORS is to have the 52 local health departments complete the above data collection steps and CDC validate the data (i.e., systematic</w:t>
      </w:r>
      <w:r w:rsidR="00210DEF">
        <w:rPr>
          <w:sz w:val="24"/>
        </w:rPr>
        <w:t>ally</w:t>
      </w:r>
      <w:r>
        <w:rPr>
          <w:sz w:val="24"/>
        </w:rPr>
        <w:t xml:space="preserve"> detect and correct data quality problems) </w:t>
      </w:r>
      <w:r w:rsidR="00A92F0F">
        <w:rPr>
          <w:sz w:val="24"/>
        </w:rPr>
        <w:t xml:space="preserve">with a 6-month time lag </w:t>
      </w:r>
      <w:r w:rsidR="00A92F0F" w:rsidRPr="00462A6C">
        <w:rPr>
          <w:rFonts w:eastAsia="Calibri"/>
          <w:sz w:val="24"/>
          <w:lang w:val="en"/>
        </w:rPr>
        <w:t xml:space="preserve">(e.g., complete data collection on drug overdose deaths occurring from January to June 2020 by December, 2020). This aligns with an HHS prioritized goal of </w:t>
      </w:r>
      <w:r w:rsidR="00A92F0F" w:rsidRPr="00462A6C">
        <w:rPr>
          <w:rFonts w:eastAsia="Calibri"/>
          <w:sz w:val="24"/>
        </w:rPr>
        <w:t>accelerating CDC’s reporting of drug overdose data.</w:t>
      </w:r>
      <w:r w:rsidR="003829C1">
        <w:rPr>
          <w:rStyle w:val="EndnoteReference"/>
          <w:rFonts w:eastAsia="Calibri"/>
          <w:sz w:val="24"/>
        </w:rPr>
        <w:endnoteReference w:id="3"/>
      </w:r>
      <w:r w:rsidR="00A92F0F" w:rsidRPr="00462A6C">
        <w:rPr>
          <w:rFonts w:eastAsia="Calibri"/>
          <w:sz w:val="24"/>
          <w:lang w:val="en"/>
        </w:rPr>
        <w:t xml:space="preserve"> Differences in ME/C agencies across the US (e.g., decentralized at the county level versus state) coupled with the fact that 1</w:t>
      </w:r>
      <w:r w:rsidR="001C6B45">
        <w:rPr>
          <w:rFonts w:eastAsia="Calibri"/>
          <w:sz w:val="24"/>
          <w:lang w:val="en"/>
        </w:rPr>
        <w:t>6</w:t>
      </w:r>
      <w:r w:rsidR="00A92F0F" w:rsidRPr="00462A6C">
        <w:rPr>
          <w:rFonts w:eastAsia="Calibri"/>
          <w:sz w:val="24"/>
          <w:lang w:val="en"/>
        </w:rPr>
        <w:t xml:space="preserve"> jurisdictions are expected to receive SUDORS funding for the first time in September 2019 will result in a substantial number of participating health departments reporting data to CDC with an 8-month lag. Over time, CDC will work with these health departments to reduce the time lag to 6-months</w:t>
      </w:r>
      <w:r w:rsidR="001C6B45">
        <w:rPr>
          <w:rFonts w:eastAsia="Calibri"/>
          <w:sz w:val="24"/>
          <w:lang w:val="en"/>
        </w:rPr>
        <w:t xml:space="preserve"> and secure the participation of the 3 states currently not in SUDORS</w:t>
      </w:r>
      <w:r w:rsidR="00A92F0F" w:rsidRPr="00462A6C">
        <w:rPr>
          <w:rFonts w:eastAsia="Calibri"/>
          <w:sz w:val="24"/>
          <w:lang w:val="en"/>
        </w:rPr>
        <w:t>.</w:t>
      </w:r>
    </w:p>
    <w:p w14:paraId="2E8FDE64" w14:textId="77777777" w:rsidR="00475B77" w:rsidRDefault="00475B77" w:rsidP="0087540E">
      <w:pPr>
        <w:rPr>
          <w:sz w:val="24"/>
        </w:rPr>
      </w:pPr>
    </w:p>
    <w:p w14:paraId="605363D0" w14:textId="6DF55740" w:rsidR="00475B77" w:rsidRPr="008A6E3B" w:rsidRDefault="00475B77" w:rsidP="00475B77">
      <w:pPr>
        <w:rPr>
          <w:sz w:val="24"/>
        </w:rPr>
      </w:pPr>
      <w:r w:rsidRPr="008A6E3B">
        <w:rPr>
          <w:sz w:val="24"/>
        </w:rPr>
        <w:t>Only de-identified information is entered into the</w:t>
      </w:r>
      <w:r w:rsidR="00FE48B2">
        <w:rPr>
          <w:sz w:val="24"/>
        </w:rPr>
        <w:t xml:space="preserve"> NVDRS</w:t>
      </w:r>
      <w:r w:rsidRPr="008A6E3B">
        <w:rPr>
          <w:sz w:val="24"/>
        </w:rPr>
        <w:t xml:space="preserve"> web-based data collection tool</w:t>
      </w:r>
      <w:r w:rsidR="004A1E33">
        <w:rPr>
          <w:sz w:val="24"/>
        </w:rPr>
        <w:t xml:space="preserve"> and </w:t>
      </w:r>
      <w:r w:rsidR="009B2692">
        <w:rPr>
          <w:sz w:val="24"/>
        </w:rPr>
        <w:t xml:space="preserve">the 52 participating health departments </w:t>
      </w:r>
      <w:r w:rsidR="004A1E33">
        <w:rPr>
          <w:sz w:val="24"/>
        </w:rPr>
        <w:t>are responsible for linking ME/C and death certificate information at the local level.</w:t>
      </w:r>
    </w:p>
    <w:p w14:paraId="15BD5B2C" w14:textId="25CE341A" w:rsidR="0087540E" w:rsidRDefault="0087540E" w:rsidP="00B0200E">
      <w:pPr>
        <w:rPr>
          <w:b/>
          <w:bCs/>
          <w:sz w:val="24"/>
        </w:rPr>
      </w:pPr>
      <w:r>
        <w:rPr>
          <w:sz w:val="24"/>
        </w:rPr>
        <w:t xml:space="preserve"> </w:t>
      </w:r>
    </w:p>
    <w:p w14:paraId="1C5F6E8B" w14:textId="77777777" w:rsidR="0087540E" w:rsidRDefault="0087540E" w:rsidP="0087540E">
      <w:pPr>
        <w:keepNext/>
        <w:keepLines/>
        <w:rPr>
          <w:b/>
          <w:bCs/>
          <w:sz w:val="24"/>
        </w:rPr>
      </w:pPr>
      <w:r>
        <w:rPr>
          <w:b/>
          <w:bCs/>
          <w:sz w:val="24"/>
        </w:rPr>
        <w:t>Estimation Procedures</w:t>
      </w:r>
    </w:p>
    <w:p w14:paraId="14208FE2" w14:textId="77777777" w:rsidR="0087540E" w:rsidRDefault="0087540E" w:rsidP="0087540E">
      <w:pPr>
        <w:keepNext/>
        <w:keepLines/>
        <w:rPr>
          <w:b/>
          <w:bCs/>
          <w:sz w:val="24"/>
        </w:rPr>
      </w:pPr>
    </w:p>
    <w:p w14:paraId="403C8C38" w14:textId="77777777" w:rsidR="0087540E" w:rsidRDefault="0087540E" w:rsidP="0087540E">
      <w:pPr>
        <w:rPr>
          <w:sz w:val="24"/>
        </w:rPr>
      </w:pPr>
      <w:r>
        <w:rPr>
          <w:sz w:val="24"/>
        </w:rPr>
        <w:t>No estimation procedures will be employed.</w:t>
      </w:r>
    </w:p>
    <w:p w14:paraId="6DDC263E" w14:textId="77777777" w:rsidR="0087540E" w:rsidRDefault="0087540E" w:rsidP="0087540E">
      <w:pPr>
        <w:rPr>
          <w:sz w:val="24"/>
        </w:rPr>
      </w:pPr>
    </w:p>
    <w:p w14:paraId="31B419ED" w14:textId="77777777" w:rsidR="0087540E" w:rsidRDefault="0087540E" w:rsidP="0087540E">
      <w:pPr>
        <w:rPr>
          <w:sz w:val="24"/>
        </w:rPr>
      </w:pPr>
      <w:r>
        <w:rPr>
          <w:b/>
          <w:bCs/>
          <w:sz w:val="24"/>
        </w:rPr>
        <w:t>Degree of Accuracy</w:t>
      </w:r>
      <w:r>
        <w:rPr>
          <w:sz w:val="24"/>
        </w:rPr>
        <w:tab/>
      </w:r>
    </w:p>
    <w:p w14:paraId="6553673F" w14:textId="77777777" w:rsidR="0087540E" w:rsidRDefault="0087540E" w:rsidP="0087540E">
      <w:pPr>
        <w:rPr>
          <w:sz w:val="24"/>
        </w:rPr>
      </w:pPr>
    </w:p>
    <w:p w14:paraId="4BACC709" w14:textId="7B2D14E4" w:rsidR="0087540E" w:rsidRPr="0088061F" w:rsidRDefault="008352A9" w:rsidP="0087540E">
      <w:pPr>
        <w:rPr>
          <w:sz w:val="24"/>
        </w:rPr>
      </w:pPr>
      <w:r w:rsidRPr="0088061F">
        <w:rPr>
          <w:sz w:val="24"/>
        </w:rPr>
        <w:t>The following procedures will be used to check accuracy:</w:t>
      </w:r>
    </w:p>
    <w:p w14:paraId="5A436130" w14:textId="08EF5B85" w:rsidR="008352A9" w:rsidRPr="00B0200E" w:rsidRDefault="008352A9" w:rsidP="00B0200E">
      <w:pPr>
        <w:pStyle w:val="ListParagraph"/>
        <w:numPr>
          <w:ilvl w:val="0"/>
          <w:numId w:val="5"/>
        </w:numPr>
      </w:pPr>
      <w:r w:rsidRPr="00B0200E">
        <w:rPr>
          <w:rFonts w:ascii="Times New Roman" w:hAnsi="Times New Roman"/>
        </w:rPr>
        <w:t xml:space="preserve">Numbers of </w:t>
      </w:r>
      <w:r w:rsidR="00F83CED">
        <w:rPr>
          <w:rFonts w:ascii="Times New Roman" w:hAnsi="Times New Roman"/>
        </w:rPr>
        <w:t>UUDO</w:t>
      </w:r>
      <w:r w:rsidRPr="00B0200E">
        <w:rPr>
          <w:rFonts w:ascii="Times New Roman" w:hAnsi="Times New Roman"/>
        </w:rPr>
        <w:t xml:space="preserve"> deaths will be compared against </w:t>
      </w:r>
      <w:r w:rsidR="004A1E33" w:rsidRPr="00B0200E">
        <w:rPr>
          <w:rFonts w:ascii="Times New Roman" w:hAnsi="Times New Roman"/>
        </w:rPr>
        <w:t xml:space="preserve">counts published by the National Center </w:t>
      </w:r>
      <w:r w:rsidR="00210DEF">
        <w:rPr>
          <w:rFonts w:ascii="Times New Roman" w:hAnsi="Times New Roman"/>
        </w:rPr>
        <w:t>for</w:t>
      </w:r>
      <w:r w:rsidR="00210DEF" w:rsidRPr="00B0200E">
        <w:rPr>
          <w:rFonts w:ascii="Times New Roman" w:hAnsi="Times New Roman"/>
        </w:rPr>
        <w:t xml:space="preserve"> </w:t>
      </w:r>
      <w:r w:rsidR="004A1E33" w:rsidRPr="00B0200E">
        <w:rPr>
          <w:rFonts w:ascii="Times New Roman" w:hAnsi="Times New Roman"/>
        </w:rPr>
        <w:t xml:space="preserve">Health Statistics on CDC Wonder (See </w:t>
      </w:r>
      <w:hyperlink r:id="rId13" w:history="1">
        <w:r w:rsidR="001D5A9C" w:rsidRPr="00033C4E">
          <w:rPr>
            <w:rStyle w:val="Hyperlink"/>
            <w:rFonts w:ascii="Times New Roman" w:hAnsi="Times New Roman"/>
          </w:rPr>
          <w:t>http://wonder.cdc.gov/mcd-icd10.html</w:t>
        </w:r>
      </w:hyperlink>
      <w:r w:rsidR="001D5A9C">
        <w:rPr>
          <w:rFonts w:ascii="Times New Roman" w:hAnsi="Times New Roman"/>
        </w:rPr>
        <w:t>)</w:t>
      </w:r>
    </w:p>
    <w:p w14:paraId="19755077" w14:textId="1ED251B7" w:rsidR="004A1E33" w:rsidRPr="00B0200E" w:rsidRDefault="004A1E33" w:rsidP="00B0200E">
      <w:pPr>
        <w:pStyle w:val="ListParagraph"/>
        <w:numPr>
          <w:ilvl w:val="0"/>
          <w:numId w:val="5"/>
        </w:numPr>
      </w:pPr>
      <w:r w:rsidRPr="00B0200E">
        <w:rPr>
          <w:rFonts w:ascii="Times New Roman" w:hAnsi="Times New Roman"/>
        </w:rPr>
        <w:t xml:space="preserve">The web-based platform contains numerous built-in validity checks that prevent abstractors from entering invalid data or conflicting data (e.g., the date of death is earlier than the date of injury or </w:t>
      </w:r>
      <w:r w:rsidR="00FE48B2">
        <w:rPr>
          <w:rFonts w:ascii="Times New Roman" w:hAnsi="Times New Roman"/>
        </w:rPr>
        <w:t xml:space="preserve">a </w:t>
      </w:r>
      <w:r w:rsidRPr="00B0200E">
        <w:rPr>
          <w:rFonts w:ascii="Times New Roman" w:hAnsi="Times New Roman"/>
        </w:rPr>
        <w:t>male</w:t>
      </w:r>
      <w:r w:rsidR="00FE48B2">
        <w:rPr>
          <w:rFonts w:ascii="Times New Roman" w:hAnsi="Times New Roman"/>
        </w:rPr>
        <w:t xml:space="preserve"> decedent</w:t>
      </w:r>
      <w:r w:rsidRPr="00B0200E">
        <w:rPr>
          <w:rFonts w:ascii="Times New Roman" w:hAnsi="Times New Roman"/>
        </w:rPr>
        <w:t xml:space="preserve"> is pregnant).</w:t>
      </w:r>
    </w:p>
    <w:p w14:paraId="449C9F4D" w14:textId="6712DB11" w:rsidR="004A1E33" w:rsidRPr="00B0200E" w:rsidRDefault="001E38A5" w:rsidP="00B0200E">
      <w:pPr>
        <w:pStyle w:val="ListParagraph"/>
        <w:numPr>
          <w:ilvl w:val="0"/>
          <w:numId w:val="5"/>
        </w:numPr>
      </w:pPr>
      <w:r>
        <w:rPr>
          <w:rFonts w:ascii="Times New Roman" w:hAnsi="Times New Roman"/>
        </w:rPr>
        <w:t>A</w:t>
      </w:r>
      <w:r w:rsidR="00350ACD" w:rsidRPr="00B0200E">
        <w:rPr>
          <w:rFonts w:ascii="Times New Roman" w:hAnsi="Times New Roman"/>
        </w:rPr>
        <w:t>dditional validity check program</w:t>
      </w:r>
      <w:r w:rsidR="005D7430">
        <w:rPr>
          <w:rFonts w:ascii="Times New Roman" w:hAnsi="Times New Roman"/>
        </w:rPr>
        <w:t>s</w:t>
      </w:r>
      <w:r>
        <w:rPr>
          <w:rFonts w:ascii="Times New Roman" w:hAnsi="Times New Roman"/>
        </w:rPr>
        <w:t xml:space="preserve"> are being added on an ongoing basis based on feedback from local health departments entering data</w:t>
      </w:r>
      <w:r w:rsidR="00FE48B2">
        <w:rPr>
          <w:rFonts w:ascii="Times New Roman" w:hAnsi="Times New Roman"/>
        </w:rPr>
        <w:t xml:space="preserve"> as part of SUDORS</w:t>
      </w:r>
      <w:r>
        <w:rPr>
          <w:rFonts w:ascii="Times New Roman" w:hAnsi="Times New Roman"/>
        </w:rPr>
        <w:t xml:space="preserve"> and observations of CDC staff. </w:t>
      </w:r>
      <w:r w:rsidR="00350ACD" w:rsidRPr="00B0200E">
        <w:rPr>
          <w:rFonts w:ascii="Times New Roman" w:hAnsi="Times New Roman"/>
        </w:rPr>
        <w:t xml:space="preserve"> </w:t>
      </w:r>
      <w:r>
        <w:rPr>
          <w:rFonts w:ascii="Times New Roman" w:hAnsi="Times New Roman"/>
        </w:rPr>
        <w:t>T</w:t>
      </w:r>
      <w:r w:rsidR="00FE48B2">
        <w:rPr>
          <w:rFonts w:ascii="Times New Roman" w:hAnsi="Times New Roman"/>
        </w:rPr>
        <w:t>hese validity checks are updated</w:t>
      </w:r>
      <w:r>
        <w:rPr>
          <w:rFonts w:ascii="Times New Roman" w:hAnsi="Times New Roman"/>
        </w:rPr>
        <w:t xml:space="preserve"> approximately once a year.</w:t>
      </w:r>
    </w:p>
    <w:p w14:paraId="352229DA" w14:textId="03EE2E8D" w:rsidR="00350ACD" w:rsidRPr="00B0200E" w:rsidRDefault="006E2DCF" w:rsidP="00B0200E">
      <w:pPr>
        <w:pStyle w:val="ListParagraph"/>
        <w:numPr>
          <w:ilvl w:val="0"/>
          <w:numId w:val="5"/>
        </w:numPr>
      </w:pPr>
      <w:r>
        <w:rPr>
          <w:rFonts w:ascii="Times New Roman" w:hAnsi="Times New Roman"/>
        </w:rPr>
        <w:t xml:space="preserve">If sufficient resources are available, CDC will review a </w:t>
      </w:r>
      <w:r w:rsidRPr="00B0200E">
        <w:rPr>
          <w:rFonts w:ascii="Times New Roman" w:hAnsi="Times New Roman"/>
        </w:rPr>
        <w:t xml:space="preserve">randomly selected sample of a least </w:t>
      </w:r>
      <w:r>
        <w:rPr>
          <w:rFonts w:ascii="Times New Roman" w:hAnsi="Times New Roman"/>
        </w:rPr>
        <w:t>25</w:t>
      </w:r>
      <w:r w:rsidRPr="00B0200E">
        <w:rPr>
          <w:rFonts w:ascii="Times New Roman" w:hAnsi="Times New Roman"/>
        </w:rPr>
        <w:t xml:space="preserve"> c</w:t>
      </w:r>
      <w:r>
        <w:rPr>
          <w:rFonts w:ascii="Times New Roman" w:hAnsi="Times New Roman"/>
        </w:rPr>
        <w:t xml:space="preserve">ases per state </w:t>
      </w:r>
      <w:r w:rsidRPr="00B0200E">
        <w:rPr>
          <w:rFonts w:ascii="Times New Roman" w:hAnsi="Times New Roman"/>
        </w:rPr>
        <w:t>on a yearly basis</w:t>
      </w:r>
      <w:r>
        <w:rPr>
          <w:rFonts w:ascii="Times New Roman" w:hAnsi="Times New Roman"/>
        </w:rPr>
        <w:t xml:space="preserve"> i</w:t>
      </w:r>
      <w:r w:rsidR="00350ACD" w:rsidRPr="00B0200E">
        <w:rPr>
          <w:rFonts w:ascii="Times New Roman" w:hAnsi="Times New Roman"/>
        </w:rPr>
        <w:t>n order to ensure CDC coding guidelines are being used. Feedback will be provided to the s</w:t>
      </w:r>
      <w:r w:rsidR="007D3951">
        <w:rPr>
          <w:rFonts w:ascii="Times New Roman" w:hAnsi="Times New Roman"/>
        </w:rPr>
        <w:t>tate, the District of Columbia and Puerto Rico</w:t>
      </w:r>
      <w:r w:rsidR="00666070">
        <w:rPr>
          <w:rFonts w:ascii="Times New Roman" w:hAnsi="Times New Roman"/>
        </w:rPr>
        <w:t>,</w:t>
      </w:r>
      <w:r w:rsidR="007D3951">
        <w:rPr>
          <w:rFonts w:ascii="Times New Roman" w:hAnsi="Times New Roman"/>
        </w:rPr>
        <w:t xml:space="preserve"> who will be required to resolve specific and systematic errors</w:t>
      </w:r>
      <w:r w:rsidR="00350ACD" w:rsidRPr="00B0200E">
        <w:rPr>
          <w:rFonts w:ascii="Times New Roman" w:hAnsi="Times New Roman"/>
        </w:rPr>
        <w:t>.</w:t>
      </w:r>
    </w:p>
    <w:p w14:paraId="1D53976E" w14:textId="04C822E8" w:rsidR="00350ACD" w:rsidRPr="00B0200E" w:rsidRDefault="0088061F" w:rsidP="00B0200E">
      <w:pPr>
        <w:pStyle w:val="ListParagraph"/>
        <w:numPr>
          <w:ilvl w:val="0"/>
          <w:numId w:val="5"/>
        </w:numPr>
      </w:pPr>
      <w:r w:rsidRPr="00B0200E">
        <w:rPr>
          <w:rFonts w:ascii="Times New Roman" w:hAnsi="Times New Roman"/>
        </w:rPr>
        <w:t xml:space="preserve">CDC will work with </w:t>
      </w:r>
      <w:r w:rsidR="00F83CED">
        <w:rPr>
          <w:rFonts w:ascii="Times New Roman" w:hAnsi="Times New Roman"/>
        </w:rPr>
        <w:t>staff from all 52 participating</w:t>
      </w:r>
      <w:r w:rsidR="005A0A48">
        <w:rPr>
          <w:rFonts w:ascii="Times New Roman" w:hAnsi="Times New Roman"/>
        </w:rPr>
        <w:t xml:space="preserve"> health departments through monthly workgroup meetings</w:t>
      </w:r>
      <w:r w:rsidR="005A0A48" w:rsidRPr="00B0200E">
        <w:rPr>
          <w:rFonts w:ascii="Times New Roman" w:hAnsi="Times New Roman"/>
        </w:rPr>
        <w:t xml:space="preserve"> </w:t>
      </w:r>
      <w:r w:rsidRPr="00B0200E">
        <w:rPr>
          <w:rFonts w:ascii="Times New Roman" w:hAnsi="Times New Roman"/>
        </w:rPr>
        <w:t>to develop standard protocols for analyzing complex variables such as toxicology results.</w:t>
      </w:r>
    </w:p>
    <w:p w14:paraId="3E5C745E" w14:textId="77777777" w:rsidR="0087540E" w:rsidRDefault="0087540E" w:rsidP="0087540E">
      <w:pPr>
        <w:rPr>
          <w:b/>
          <w:bCs/>
          <w:sz w:val="24"/>
        </w:rPr>
      </w:pPr>
    </w:p>
    <w:p w14:paraId="7BE91AA7" w14:textId="77777777" w:rsidR="0087540E" w:rsidRDefault="0087540E" w:rsidP="0087540E">
      <w:pPr>
        <w:rPr>
          <w:sz w:val="24"/>
        </w:rPr>
      </w:pPr>
      <w:r>
        <w:rPr>
          <w:b/>
          <w:bCs/>
          <w:sz w:val="24"/>
        </w:rPr>
        <w:t>Unusual Problems</w:t>
      </w:r>
    </w:p>
    <w:p w14:paraId="38B07713" w14:textId="77777777" w:rsidR="0087540E" w:rsidRDefault="0087540E" w:rsidP="0087540E">
      <w:pPr>
        <w:rPr>
          <w:sz w:val="24"/>
        </w:rPr>
      </w:pPr>
    </w:p>
    <w:p w14:paraId="02F9B4FC" w14:textId="0E9087BB" w:rsidR="0087540E" w:rsidRDefault="0087540E" w:rsidP="0087540E">
      <w:pPr>
        <w:rPr>
          <w:sz w:val="24"/>
        </w:rPr>
      </w:pPr>
      <w:r>
        <w:rPr>
          <w:sz w:val="24"/>
        </w:rPr>
        <w:t>There are</w:t>
      </w:r>
      <w:r w:rsidR="005D7430">
        <w:rPr>
          <w:sz w:val="24"/>
        </w:rPr>
        <w:t xml:space="preserve"> </w:t>
      </w:r>
      <w:r w:rsidR="004D3AF6">
        <w:rPr>
          <w:sz w:val="24"/>
        </w:rPr>
        <w:t xml:space="preserve">more </w:t>
      </w:r>
      <w:r>
        <w:rPr>
          <w:sz w:val="24"/>
        </w:rPr>
        <w:t>legal issues associated with</w:t>
      </w:r>
      <w:r w:rsidR="004D3AF6">
        <w:rPr>
          <w:sz w:val="24"/>
        </w:rPr>
        <w:t xml:space="preserve"> collecting data on</w:t>
      </w:r>
      <w:r>
        <w:rPr>
          <w:sz w:val="24"/>
        </w:rPr>
        <w:t xml:space="preserve"> </w:t>
      </w:r>
      <w:r w:rsidR="009111F4">
        <w:rPr>
          <w:sz w:val="24"/>
        </w:rPr>
        <w:t xml:space="preserve">UUDO </w:t>
      </w:r>
      <w:r w:rsidR="001423ED">
        <w:rPr>
          <w:sz w:val="24"/>
        </w:rPr>
        <w:t>death</w:t>
      </w:r>
      <w:r w:rsidR="00F1213E">
        <w:rPr>
          <w:sz w:val="24"/>
        </w:rPr>
        <w:t>s, especially if there is any suspicion of a suicide or homicide,</w:t>
      </w:r>
      <w:r>
        <w:rPr>
          <w:sz w:val="24"/>
        </w:rPr>
        <w:t xml:space="preserve"> than with deaths from natural causes.  </w:t>
      </w:r>
      <w:r w:rsidR="005529E4">
        <w:rPr>
          <w:sz w:val="24"/>
        </w:rPr>
        <w:t>Medical examiner</w:t>
      </w:r>
      <w:r w:rsidR="001423ED">
        <w:rPr>
          <w:sz w:val="24"/>
        </w:rPr>
        <w:t>s</w:t>
      </w:r>
      <w:r w:rsidR="005529E4">
        <w:rPr>
          <w:sz w:val="24"/>
        </w:rPr>
        <w:t xml:space="preserve"> and coroners may be reluctant to release files </w:t>
      </w:r>
      <w:r w:rsidR="006A5B05">
        <w:rPr>
          <w:sz w:val="24"/>
        </w:rPr>
        <w:t>for abstraction while a death investigation is in process. This may cause delays in receiving and entering data. The program can address and minimize this issue by building strong relationships between public health departments and ME/C offices</w:t>
      </w:r>
      <w:r w:rsidR="003B5F7F">
        <w:rPr>
          <w:sz w:val="24"/>
        </w:rPr>
        <w:t xml:space="preserve"> at the local and national level</w:t>
      </w:r>
      <w:r w:rsidR="001423ED">
        <w:rPr>
          <w:sz w:val="24"/>
        </w:rPr>
        <w:t>s</w:t>
      </w:r>
      <w:r w:rsidR="006A5B05">
        <w:rPr>
          <w:sz w:val="24"/>
        </w:rPr>
        <w:t xml:space="preserve">. </w:t>
      </w:r>
    </w:p>
    <w:p w14:paraId="40A0D51B" w14:textId="77777777" w:rsidR="0087540E" w:rsidRDefault="0087540E" w:rsidP="0087540E">
      <w:pPr>
        <w:rPr>
          <w:sz w:val="24"/>
        </w:rPr>
      </w:pPr>
    </w:p>
    <w:p w14:paraId="3DFD3357" w14:textId="43D11CC8" w:rsidR="006A5B05" w:rsidRDefault="0087540E" w:rsidP="0087540E">
      <w:pPr>
        <w:rPr>
          <w:sz w:val="24"/>
        </w:rPr>
      </w:pPr>
      <w:r>
        <w:rPr>
          <w:sz w:val="24"/>
        </w:rPr>
        <w:t xml:space="preserve">An additional barrier is </w:t>
      </w:r>
      <w:r w:rsidR="00EA7007">
        <w:rPr>
          <w:sz w:val="24"/>
        </w:rPr>
        <w:t xml:space="preserve">that </w:t>
      </w:r>
      <w:r w:rsidR="006A5B05">
        <w:rPr>
          <w:sz w:val="24"/>
        </w:rPr>
        <w:t>many states have decentralized ME/C system</w:t>
      </w:r>
      <w:r w:rsidR="005D7430">
        <w:rPr>
          <w:sz w:val="24"/>
        </w:rPr>
        <w:t>s</w:t>
      </w:r>
      <w:r w:rsidR="006A5B05">
        <w:rPr>
          <w:sz w:val="24"/>
        </w:rPr>
        <w:t xml:space="preserve"> (e.g., a separate coroner </w:t>
      </w:r>
      <w:r w:rsidR="00EA7007">
        <w:rPr>
          <w:sz w:val="24"/>
        </w:rPr>
        <w:t xml:space="preserve">and/or medical examiner </w:t>
      </w:r>
      <w:r w:rsidR="006A5B05">
        <w:rPr>
          <w:sz w:val="24"/>
        </w:rPr>
        <w:t>office for each county)</w:t>
      </w:r>
      <w:r>
        <w:rPr>
          <w:sz w:val="24"/>
        </w:rPr>
        <w:t xml:space="preserve"> </w:t>
      </w:r>
      <w:r w:rsidR="006A5B05">
        <w:rPr>
          <w:sz w:val="24"/>
        </w:rPr>
        <w:t xml:space="preserve">and consequently records </w:t>
      </w:r>
      <w:r w:rsidR="00AE2BD3">
        <w:rPr>
          <w:sz w:val="24"/>
        </w:rPr>
        <w:t xml:space="preserve">on </w:t>
      </w:r>
      <w:r w:rsidR="004D3AF6">
        <w:rPr>
          <w:sz w:val="24"/>
        </w:rPr>
        <w:t>UUDO</w:t>
      </w:r>
      <w:r>
        <w:rPr>
          <w:sz w:val="24"/>
        </w:rPr>
        <w:t xml:space="preserve"> deat</w:t>
      </w:r>
      <w:r w:rsidR="006A69D5">
        <w:rPr>
          <w:sz w:val="24"/>
        </w:rPr>
        <w:t>hs are non-centralized</w:t>
      </w:r>
      <w:r w:rsidR="00656488">
        <w:rPr>
          <w:sz w:val="24"/>
        </w:rPr>
        <w:t xml:space="preserve"> and not recorded in a standard manner</w:t>
      </w:r>
      <w:r w:rsidR="006A69D5">
        <w:rPr>
          <w:sz w:val="24"/>
        </w:rPr>
        <w:t>.  Only 1</w:t>
      </w:r>
      <w:r w:rsidR="00DA6458">
        <w:rPr>
          <w:sz w:val="24"/>
        </w:rPr>
        <w:t>6</w:t>
      </w:r>
      <w:r>
        <w:rPr>
          <w:sz w:val="24"/>
        </w:rPr>
        <w:t xml:space="preserve"> states</w:t>
      </w:r>
      <w:r w:rsidR="00EA7007">
        <w:rPr>
          <w:sz w:val="24"/>
        </w:rPr>
        <w:t xml:space="preserve"> and the District of Columbia</w:t>
      </w:r>
      <w:r>
        <w:rPr>
          <w:sz w:val="24"/>
        </w:rPr>
        <w:t xml:space="preserve"> have statewide medical examiner systems with centralized records; the remainder have county me</w:t>
      </w:r>
      <w:r w:rsidR="0014038F">
        <w:rPr>
          <w:sz w:val="24"/>
        </w:rPr>
        <w:t>dical examiners and/or coroners</w:t>
      </w:r>
      <w:r w:rsidR="00EA7007">
        <w:rPr>
          <w:rStyle w:val="EndnoteReference"/>
          <w:sz w:val="24"/>
        </w:rPr>
        <w:endnoteReference w:id="4"/>
      </w:r>
      <w:r w:rsidR="00EA7007">
        <w:rPr>
          <w:sz w:val="24"/>
        </w:rPr>
        <w:t>.</w:t>
      </w:r>
      <w:r w:rsidR="00A315D9">
        <w:rPr>
          <w:sz w:val="24"/>
        </w:rPr>
        <w:t xml:space="preserve"> </w:t>
      </w:r>
      <w:r w:rsidR="006A5B05">
        <w:rPr>
          <w:sz w:val="24"/>
        </w:rPr>
        <w:t>Collecting data in states with large numbers of ME/C</w:t>
      </w:r>
      <w:r w:rsidR="00656488">
        <w:rPr>
          <w:sz w:val="24"/>
        </w:rPr>
        <w:t xml:space="preserve"> offices can be challenging as state health department</w:t>
      </w:r>
      <w:r w:rsidR="008033CD">
        <w:rPr>
          <w:sz w:val="24"/>
        </w:rPr>
        <w:t>s</w:t>
      </w:r>
      <w:r w:rsidR="00656488">
        <w:rPr>
          <w:sz w:val="24"/>
        </w:rPr>
        <w:t xml:space="preserve"> must build individual relationships with each office to share data. Working with state or regional associations of ME/C </w:t>
      </w:r>
      <w:r w:rsidR="003B5F7F">
        <w:rPr>
          <w:sz w:val="24"/>
        </w:rPr>
        <w:t>and target</w:t>
      </w:r>
      <w:r w:rsidR="001423ED">
        <w:rPr>
          <w:sz w:val="24"/>
        </w:rPr>
        <w:t>ing</w:t>
      </w:r>
      <w:r w:rsidR="003B5F7F">
        <w:rPr>
          <w:sz w:val="24"/>
        </w:rPr>
        <w:t xml:space="preserve"> the highest burden counties for participation are</w:t>
      </w:r>
      <w:r w:rsidR="00656488">
        <w:rPr>
          <w:sz w:val="24"/>
        </w:rPr>
        <w:t xml:space="preserve"> approach</w:t>
      </w:r>
      <w:r w:rsidR="001423ED">
        <w:rPr>
          <w:sz w:val="24"/>
        </w:rPr>
        <w:t>es</w:t>
      </w:r>
      <w:r w:rsidR="00656488">
        <w:rPr>
          <w:sz w:val="24"/>
        </w:rPr>
        <w:t xml:space="preserve"> that will be encouraged to minimize this problem. </w:t>
      </w:r>
    </w:p>
    <w:p w14:paraId="502E4931" w14:textId="77777777" w:rsidR="006A5B05" w:rsidRDefault="006A5B05" w:rsidP="0087540E">
      <w:pPr>
        <w:rPr>
          <w:sz w:val="24"/>
        </w:rPr>
      </w:pPr>
    </w:p>
    <w:p w14:paraId="1145EB13" w14:textId="0705C85A" w:rsidR="0087540E" w:rsidRDefault="00656488" w:rsidP="0087540E">
      <w:pPr>
        <w:rPr>
          <w:sz w:val="24"/>
        </w:rPr>
      </w:pPr>
      <w:r>
        <w:rPr>
          <w:sz w:val="24"/>
        </w:rPr>
        <w:t>M</w:t>
      </w:r>
      <w:r w:rsidR="006A5B05">
        <w:rPr>
          <w:sz w:val="24"/>
        </w:rPr>
        <w:t>oreover</w:t>
      </w:r>
      <w:r w:rsidR="0087540E">
        <w:rPr>
          <w:sz w:val="24"/>
        </w:rPr>
        <w:t xml:space="preserve">, </w:t>
      </w:r>
      <w:r w:rsidR="008352A9">
        <w:rPr>
          <w:sz w:val="24"/>
        </w:rPr>
        <w:t>ME/C</w:t>
      </w:r>
      <w:r w:rsidR="0087540E">
        <w:rPr>
          <w:sz w:val="24"/>
        </w:rPr>
        <w:t xml:space="preserve"> information is not standardized and </w:t>
      </w:r>
      <w:r w:rsidR="00ED1416">
        <w:rPr>
          <w:sz w:val="24"/>
        </w:rPr>
        <w:t xml:space="preserve">is </w:t>
      </w:r>
      <w:r w:rsidR="004D3AF6">
        <w:rPr>
          <w:sz w:val="24"/>
        </w:rPr>
        <w:t>often not</w:t>
      </w:r>
      <w:r w:rsidR="0087540E">
        <w:rPr>
          <w:sz w:val="24"/>
        </w:rPr>
        <w:t xml:space="preserve"> computerized.</w:t>
      </w:r>
      <w:r w:rsidR="004D3AF6">
        <w:rPr>
          <w:sz w:val="24"/>
        </w:rPr>
        <w:t xml:space="preserve"> A</w:t>
      </w:r>
      <w:r w:rsidR="004D3AF6" w:rsidRPr="004D3AF6">
        <w:rPr>
          <w:sz w:val="24"/>
        </w:rPr>
        <w:t xml:space="preserve"> recent survey of 898 of 2,128 eligible ME/C agencies found only 32% of ME/C agencies reported having a computerized information management system, with another 30% having record-keeping systems that used both manual hardcopies and computerized systems.</w:t>
      </w:r>
      <w:r w:rsidR="00DA6458" w:rsidRPr="00870BFC">
        <w:rPr>
          <w:rStyle w:val="EndnoteReference"/>
        </w:rPr>
        <w:endnoteReference w:id="5"/>
      </w:r>
      <w:r w:rsidR="004D3AF6" w:rsidRPr="004D3AF6">
        <w:rPr>
          <w:sz w:val="24"/>
        </w:rPr>
        <w:t xml:space="preserve"> Finally, 31% of ME/C agencies reported only having a manual record-keeping system.</w:t>
      </w:r>
      <w:r w:rsidR="004D3AF6">
        <w:rPr>
          <w:sz w:val="24"/>
        </w:rPr>
        <w:t xml:space="preserve"> Consequently, t</w:t>
      </w:r>
      <w:r w:rsidR="0087540E">
        <w:rPr>
          <w:sz w:val="24"/>
        </w:rPr>
        <w:t xml:space="preserve">ime consuming abstraction from primary sources by trained abstractors will be required.  Eventually efforts to develop an electronic death certificate and </w:t>
      </w:r>
      <w:r w:rsidR="008352A9">
        <w:rPr>
          <w:sz w:val="24"/>
        </w:rPr>
        <w:t>ME/C</w:t>
      </w:r>
      <w:r w:rsidR="00F1213E">
        <w:rPr>
          <w:sz w:val="24"/>
        </w:rPr>
        <w:t xml:space="preserve">’s greater use of electronic data collection </w:t>
      </w:r>
      <w:r w:rsidR="0087540E">
        <w:rPr>
          <w:sz w:val="24"/>
        </w:rPr>
        <w:t xml:space="preserve">may reduce the need for </w:t>
      </w:r>
      <w:r w:rsidR="00F371D2">
        <w:rPr>
          <w:sz w:val="24"/>
        </w:rPr>
        <w:t xml:space="preserve">manual </w:t>
      </w:r>
      <w:r w:rsidR="0087540E">
        <w:rPr>
          <w:sz w:val="24"/>
        </w:rPr>
        <w:t xml:space="preserve">data abstraction.   </w:t>
      </w:r>
    </w:p>
    <w:p w14:paraId="4257EEC0" w14:textId="77777777" w:rsidR="0087540E" w:rsidRDefault="0087540E" w:rsidP="0087540E">
      <w:pPr>
        <w:rPr>
          <w:sz w:val="24"/>
        </w:rPr>
      </w:pPr>
    </w:p>
    <w:p w14:paraId="426F1417" w14:textId="77777777" w:rsidR="0087540E" w:rsidRDefault="0087540E" w:rsidP="0087540E">
      <w:pPr>
        <w:tabs>
          <w:tab w:val="left" w:pos="-1440"/>
        </w:tabs>
        <w:ind w:left="720" w:hanging="720"/>
        <w:rPr>
          <w:sz w:val="24"/>
        </w:rPr>
      </w:pPr>
      <w:r>
        <w:rPr>
          <w:b/>
          <w:bCs/>
          <w:sz w:val="24"/>
        </w:rPr>
        <w:t>3.</w:t>
      </w:r>
      <w:r>
        <w:rPr>
          <w:b/>
          <w:bCs/>
          <w:sz w:val="24"/>
        </w:rPr>
        <w:tab/>
        <w:t>Methods to Maximize Response Rates and Deal with Non-response</w:t>
      </w:r>
    </w:p>
    <w:p w14:paraId="3A62961D" w14:textId="77777777" w:rsidR="0087540E" w:rsidRDefault="0087540E" w:rsidP="0087540E">
      <w:pPr>
        <w:rPr>
          <w:sz w:val="24"/>
        </w:rPr>
      </w:pPr>
    </w:p>
    <w:p w14:paraId="7325B59E" w14:textId="77777777" w:rsidR="0087540E" w:rsidRDefault="0087540E" w:rsidP="0087540E">
      <w:pPr>
        <w:rPr>
          <w:color w:val="000000"/>
          <w:sz w:val="24"/>
        </w:rPr>
      </w:pPr>
      <w:r>
        <w:rPr>
          <w:color w:val="000000"/>
          <w:sz w:val="24"/>
        </w:rPr>
        <w:t>This issue is not relevant with this methodology.</w:t>
      </w:r>
    </w:p>
    <w:p w14:paraId="08B55B7F" w14:textId="77777777" w:rsidR="0087540E" w:rsidRDefault="0087540E" w:rsidP="0087540E">
      <w:pPr>
        <w:rPr>
          <w:b/>
          <w:bCs/>
          <w:color w:val="000000"/>
          <w:sz w:val="24"/>
        </w:rPr>
      </w:pPr>
    </w:p>
    <w:p w14:paraId="3083DC99" w14:textId="77777777" w:rsidR="0087540E" w:rsidRDefault="0087540E" w:rsidP="0087540E">
      <w:pPr>
        <w:tabs>
          <w:tab w:val="left" w:pos="-1440"/>
        </w:tabs>
        <w:ind w:left="720" w:hanging="720"/>
        <w:rPr>
          <w:color w:val="000000"/>
          <w:sz w:val="24"/>
        </w:rPr>
      </w:pPr>
      <w:r>
        <w:rPr>
          <w:b/>
          <w:bCs/>
          <w:color w:val="000000"/>
          <w:sz w:val="24"/>
        </w:rPr>
        <w:t>4.</w:t>
      </w:r>
      <w:r>
        <w:rPr>
          <w:b/>
          <w:bCs/>
          <w:color w:val="000000"/>
          <w:sz w:val="24"/>
        </w:rPr>
        <w:tab/>
        <w:t>Tests of Procedures or Methods to be Undertaken</w:t>
      </w:r>
    </w:p>
    <w:p w14:paraId="4DB29BAB" w14:textId="77777777" w:rsidR="0087540E" w:rsidRDefault="0087540E" w:rsidP="0087540E">
      <w:pPr>
        <w:rPr>
          <w:color w:val="000000"/>
          <w:sz w:val="24"/>
        </w:rPr>
      </w:pPr>
    </w:p>
    <w:p w14:paraId="580AD0E7" w14:textId="1223227E" w:rsidR="00BC4F55" w:rsidRPr="0063680F" w:rsidRDefault="00882EC8" w:rsidP="0063680F">
      <w:pPr>
        <w:pStyle w:val="ListParagraph"/>
        <w:ind w:left="0"/>
        <w:rPr>
          <w:rFonts w:ascii="Times New Roman" w:hAnsi="Times New Roman"/>
        </w:rPr>
      </w:pPr>
      <w:r>
        <w:rPr>
          <w:rFonts w:ascii="Times New Roman" w:hAnsi="Times New Roman"/>
          <w:color w:val="000000"/>
        </w:rPr>
        <w:t>SUDORS</w:t>
      </w:r>
      <w:r w:rsidR="00F1213E">
        <w:rPr>
          <w:rFonts w:ascii="Times New Roman" w:hAnsi="Times New Roman"/>
          <w:color w:val="000000"/>
        </w:rPr>
        <w:t xml:space="preserve"> </w:t>
      </w:r>
      <w:r w:rsidR="00F371D2">
        <w:rPr>
          <w:rFonts w:ascii="Times New Roman" w:hAnsi="Times New Roman"/>
          <w:color w:val="000000"/>
        </w:rPr>
        <w:t>will continue to</w:t>
      </w:r>
      <w:r w:rsidR="00F1213E">
        <w:rPr>
          <w:rFonts w:ascii="Times New Roman" w:hAnsi="Times New Roman"/>
          <w:color w:val="000000"/>
        </w:rPr>
        <w:t xml:space="preserve"> lever</w:t>
      </w:r>
      <w:r w:rsidR="00A05191">
        <w:rPr>
          <w:rFonts w:ascii="Times New Roman" w:hAnsi="Times New Roman"/>
          <w:color w:val="000000"/>
        </w:rPr>
        <w:t>ag</w:t>
      </w:r>
      <w:r w:rsidR="00F371D2">
        <w:rPr>
          <w:rFonts w:ascii="Times New Roman" w:hAnsi="Times New Roman"/>
          <w:color w:val="000000"/>
        </w:rPr>
        <w:t>e</w:t>
      </w:r>
      <w:r w:rsidR="00A05191">
        <w:rPr>
          <w:rFonts w:ascii="Times New Roman" w:hAnsi="Times New Roman"/>
          <w:color w:val="000000"/>
        </w:rPr>
        <w:t xml:space="preserve"> the</w:t>
      </w:r>
      <w:r w:rsidR="00F247BF">
        <w:rPr>
          <w:rFonts w:ascii="Times New Roman" w:hAnsi="Times New Roman"/>
          <w:color w:val="000000"/>
        </w:rPr>
        <w:t xml:space="preserve"> National Violent Death Reporting System (NVDRS)</w:t>
      </w:r>
      <w:r w:rsidR="00A05191">
        <w:rPr>
          <w:rFonts w:ascii="Times New Roman" w:hAnsi="Times New Roman"/>
          <w:color w:val="000000"/>
        </w:rPr>
        <w:t xml:space="preserve"> data collection platform</w:t>
      </w:r>
      <w:r w:rsidR="00F1213E">
        <w:rPr>
          <w:rFonts w:ascii="Times New Roman" w:hAnsi="Times New Roman"/>
          <w:color w:val="000000"/>
        </w:rPr>
        <w:t xml:space="preserve"> </w:t>
      </w:r>
      <w:r w:rsidR="00595EA6">
        <w:rPr>
          <w:rFonts w:ascii="Times New Roman" w:hAnsi="Times New Roman"/>
          <w:color w:val="000000"/>
        </w:rPr>
        <w:t>as part of this revision</w:t>
      </w:r>
      <w:r w:rsidR="00852688">
        <w:rPr>
          <w:rFonts w:ascii="Times New Roman" w:hAnsi="Times New Roman"/>
          <w:color w:val="000000"/>
        </w:rPr>
        <w:t>.</w:t>
      </w:r>
      <w:r w:rsidR="002677F4">
        <w:rPr>
          <w:rFonts w:ascii="Times New Roman" w:hAnsi="Times New Roman"/>
          <w:color w:val="000000"/>
        </w:rPr>
        <w:t xml:space="preserve"> Since September 2017, SUDORS </w:t>
      </w:r>
      <w:r w:rsidR="00595EA6">
        <w:rPr>
          <w:rFonts w:ascii="Times New Roman" w:hAnsi="Times New Roman"/>
          <w:color w:val="000000"/>
        </w:rPr>
        <w:t xml:space="preserve">has tested and </w:t>
      </w:r>
      <w:r w:rsidR="000B6F73">
        <w:rPr>
          <w:rFonts w:ascii="Times New Roman" w:hAnsi="Times New Roman"/>
          <w:color w:val="000000"/>
        </w:rPr>
        <w:t>enhance</w:t>
      </w:r>
      <w:r w:rsidR="00595EA6">
        <w:rPr>
          <w:rFonts w:ascii="Times New Roman" w:hAnsi="Times New Roman"/>
          <w:color w:val="000000"/>
        </w:rPr>
        <w:t>d</w:t>
      </w:r>
      <w:r w:rsidR="000B6F73">
        <w:rPr>
          <w:rFonts w:ascii="Times New Roman" w:hAnsi="Times New Roman"/>
          <w:color w:val="000000"/>
        </w:rPr>
        <w:t xml:space="preserve"> the quality and compre</w:t>
      </w:r>
      <w:r w:rsidR="00595EA6">
        <w:rPr>
          <w:rFonts w:ascii="Times New Roman" w:hAnsi="Times New Roman"/>
          <w:color w:val="000000"/>
        </w:rPr>
        <w:t>hensiveness of data collected by</w:t>
      </w:r>
      <w:r w:rsidR="000B6F73">
        <w:rPr>
          <w:rFonts w:ascii="Times New Roman" w:hAnsi="Times New Roman"/>
          <w:color w:val="000000"/>
        </w:rPr>
        <w:t xml:space="preserve"> </w:t>
      </w:r>
      <w:r w:rsidR="00C66D9B">
        <w:rPr>
          <w:rFonts w:ascii="Times New Roman" w:hAnsi="Times New Roman"/>
          <w:color w:val="000000"/>
        </w:rPr>
        <w:t xml:space="preserve">NVDRS </w:t>
      </w:r>
      <w:r w:rsidR="00595EA6">
        <w:rPr>
          <w:rFonts w:ascii="Times New Roman" w:hAnsi="Times New Roman"/>
          <w:color w:val="000000"/>
        </w:rPr>
        <w:t xml:space="preserve">on unintentional and undetermined intent drug overdose deaths </w:t>
      </w:r>
      <w:r w:rsidR="00852688">
        <w:rPr>
          <w:rFonts w:ascii="Times New Roman" w:hAnsi="Times New Roman"/>
          <w:color w:val="000000"/>
        </w:rPr>
        <w:t xml:space="preserve">based on </w:t>
      </w:r>
      <w:r w:rsidR="00F1213E">
        <w:rPr>
          <w:rFonts w:ascii="Times New Roman" w:hAnsi="Times New Roman"/>
          <w:color w:val="000000"/>
        </w:rPr>
        <w:t>lessons learned fr</w:t>
      </w:r>
      <w:r w:rsidR="00595EA6">
        <w:rPr>
          <w:rFonts w:ascii="Times New Roman" w:hAnsi="Times New Roman"/>
          <w:color w:val="000000"/>
        </w:rPr>
        <w:t>om the</w:t>
      </w:r>
      <w:r w:rsidR="004D4AB8">
        <w:rPr>
          <w:rFonts w:ascii="Times New Roman" w:hAnsi="Times New Roman"/>
          <w:color w:val="000000"/>
        </w:rPr>
        <w:t xml:space="preserve"> 33 health department </w:t>
      </w:r>
      <w:r w:rsidR="00595EA6">
        <w:rPr>
          <w:rFonts w:ascii="Times New Roman" w:hAnsi="Times New Roman"/>
          <w:color w:val="000000"/>
        </w:rPr>
        <w:t>entering drug overdose death data into NVDRS</w:t>
      </w:r>
      <w:r w:rsidR="00C66D9B">
        <w:rPr>
          <w:rFonts w:ascii="Times New Roman" w:hAnsi="Times New Roman"/>
          <w:color w:val="000000"/>
        </w:rPr>
        <w:t xml:space="preserve"> web platform</w:t>
      </w:r>
      <w:r w:rsidR="00595EA6">
        <w:rPr>
          <w:rFonts w:ascii="Times New Roman" w:hAnsi="Times New Roman"/>
          <w:color w:val="000000"/>
        </w:rPr>
        <w:t>.</w:t>
      </w:r>
      <w:r w:rsidR="00F247BF">
        <w:rPr>
          <w:rFonts w:ascii="Times New Roman" w:hAnsi="Times New Roman"/>
        </w:rPr>
        <w:t xml:space="preserve"> </w:t>
      </w:r>
      <w:r w:rsidR="00236F42">
        <w:rPr>
          <w:rFonts w:ascii="Times New Roman" w:hAnsi="Times New Roman"/>
        </w:rPr>
        <w:t xml:space="preserve">SUDORS takes advantage of the </w:t>
      </w:r>
      <w:r w:rsidR="00BC4F55" w:rsidRPr="0063680F">
        <w:rPr>
          <w:rFonts w:ascii="Times New Roman" w:hAnsi="Times New Roman"/>
        </w:rPr>
        <w:t>streamlined coding system</w:t>
      </w:r>
      <w:r w:rsidR="00BC4F55">
        <w:rPr>
          <w:rFonts w:ascii="Times New Roman" w:hAnsi="Times New Roman"/>
        </w:rPr>
        <w:t xml:space="preserve"> </w:t>
      </w:r>
      <w:r w:rsidR="00236F42">
        <w:rPr>
          <w:rFonts w:ascii="Times New Roman" w:hAnsi="Times New Roman"/>
        </w:rPr>
        <w:t xml:space="preserve">of the NVDRS web data system </w:t>
      </w:r>
      <w:r w:rsidR="00BC4F55">
        <w:rPr>
          <w:rFonts w:ascii="Times New Roman" w:hAnsi="Times New Roman"/>
        </w:rPr>
        <w:t>to facilitate data abstraction efficiency</w:t>
      </w:r>
      <w:r w:rsidR="00CE6E2F">
        <w:rPr>
          <w:rFonts w:ascii="Times New Roman" w:hAnsi="Times New Roman"/>
        </w:rPr>
        <w:t xml:space="preserve"> (see Attachment E</w:t>
      </w:r>
      <w:r w:rsidR="00881E63">
        <w:rPr>
          <w:rFonts w:ascii="Times New Roman" w:hAnsi="Times New Roman"/>
        </w:rPr>
        <w:t xml:space="preserve"> for screenshots of variables to be collected by </w:t>
      </w:r>
      <w:r>
        <w:rPr>
          <w:rFonts w:ascii="Times New Roman" w:hAnsi="Times New Roman"/>
        </w:rPr>
        <w:t>SUDORS</w:t>
      </w:r>
      <w:r w:rsidR="00881E63">
        <w:rPr>
          <w:rFonts w:ascii="Times New Roman" w:hAnsi="Times New Roman"/>
        </w:rPr>
        <w:t>)</w:t>
      </w:r>
      <w:r w:rsidR="00BC4F55" w:rsidRPr="0063680F">
        <w:rPr>
          <w:rFonts w:ascii="Times New Roman" w:hAnsi="Times New Roman"/>
        </w:rPr>
        <w:t>.</w:t>
      </w:r>
      <w:r w:rsidR="00236F42">
        <w:rPr>
          <w:rFonts w:ascii="Times New Roman" w:hAnsi="Times New Roman"/>
        </w:rPr>
        <w:t xml:space="preserve"> During this revision,</w:t>
      </w:r>
      <w:r w:rsidR="00F1213E">
        <w:rPr>
          <w:rFonts w:ascii="Times New Roman" w:hAnsi="Times New Roman"/>
        </w:rPr>
        <w:t xml:space="preserve"> </w:t>
      </w:r>
      <w:r>
        <w:rPr>
          <w:rFonts w:ascii="Times New Roman" w:hAnsi="Times New Roman"/>
        </w:rPr>
        <w:t>SUDORS</w:t>
      </w:r>
      <w:r w:rsidR="00F1213E">
        <w:rPr>
          <w:rFonts w:ascii="Times New Roman" w:hAnsi="Times New Roman"/>
        </w:rPr>
        <w:t xml:space="preserve"> </w:t>
      </w:r>
      <w:r w:rsidR="00236F42">
        <w:rPr>
          <w:rFonts w:ascii="Times New Roman" w:hAnsi="Times New Roman"/>
        </w:rPr>
        <w:t>will continue to</w:t>
      </w:r>
      <w:r w:rsidR="00F1213E">
        <w:rPr>
          <w:rFonts w:ascii="Times New Roman" w:hAnsi="Times New Roman"/>
        </w:rPr>
        <w:t xml:space="preserve"> implement</w:t>
      </w:r>
      <w:r w:rsidR="00236F42">
        <w:rPr>
          <w:rFonts w:ascii="Times New Roman" w:hAnsi="Times New Roman"/>
        </w:rPr>
        <w:t xml:space="preserve"> and improve</w:t>
      </w:r>
      <w:r w:rsidR="00F1213E">
        <w:rPr>
          <w:rFonts w:ascii="Times New Roman" w:hAnsi="Times New Roman"/>
        </w:rPr>
        <w:t xml:space="preserve"> a feasible and </w:t>
      </w:r>
      <w:r w:rsidR="00236F42">
        <w:rPr>
          <w:rFonts w:ascii="Times New Roman" w:hAnsi="Times New Roman"/>
        </w:rPr>
        <w:t>well-</w:t>
      </w:r>
      <w:r w:rsidR="00F1213E">
        <w:rPr>
          <w:rFonts w:ascii="Times New Roman" w:hAnsi="Times New Roman"/>
        </w:rPr>
        <w:t xml:space="preserve">tested system. </w:t>
      </w:r>
    </w:p>
    <w:p w14:paraId="31FD0955" w14:textId="77777777" w:rsidR="0087540E" w:rsidRDefault="0087540E" w:rsidP="0087540E">
      <w:pPr>
        <w:rPr>
          <w:color w:val="000000"/>
          <w:sz w:val="24"/>
        </w:rPr>
      </w:pPr>
      <w:r>
        <w:rPr>
          <w:color w:val="000000"/>
          <w:sz w:val="24"/>
        </w:rPr>
        <w:t xml:space="preserve"> </w:t>
      </w:r>
    </w:p>
    <w:p w14:paraId="535BCC6F" w14:textId="77777777" w:rsidR="0087540E" w:rsidRDefault="0087540E" w:rsidP="0087540E">
      <w:pPr>
        <w:tabs>
          <w:tab w:val="left" w:pos="-1440"/>
        </w:tabs>
        <w:ind w:left="720" w:hanging="720"/>
        <w:rPr>
          <w:color w:val="000000"/>
          <w:sz w:val="24"/>
        </w:rPr>
      </w:pPr>
      <w:r>
        <w:rPr>
          <w:b/>
          <w:bCs/>
          <w:color w:val="000000"/>
          <w:sz w:val="24"/>
        </w:rPr>
        <w:t>5.</w:t>
      </w:r>
      <w:r>
        <w:rPr>
          <w:b/>
          <w:bCs/>
          <w:color w:val="000000"/>
          <w:sz w:val="24"/>
        </w:rPr>
        <w:tab/>
        <w:t>Individuals Consulted on Statistical Aspects and Individuals Collecting and/or Analyzing Data</w:t>
      </w:r>
    </w:p>
    <w:p w14:paraId="03BE8DE7" w14:textId="77777777" w:rsidR="0087540E" w:rsidRDefault="0087540E" w:rsidP="0087540E">
      <w:pPr>
        <w:rPr>
          <w:color w:val="000000"/>
          <w:sz w:val="24"/>
        </w:rPr>
      </w:pPr>
    </w:p>
    <w:p w14:paraId="405686A6" w14:textId="77777777" w:rsidR="0087540E" w:rsidRDefault="0087540E" w:rsidP="0087540E">
      <w:pPr>
        <w:rPr>
          <w:color w:val="000000"/>
          <w:sz w:val="24"/>
        </w:rPr>
      </w:pPr>
      <w:r>
        <w:rPr>
          <w:color w:val="000000"/>
          <w:sz w:val="24"/>
        </w:rPr>
        <w:t>There are no statistical aspects related to this surveillance system.</w:t>
      </w:r>
    </w:p>
    <w:p w14:paraId="52785CD4" w14:textId="77777777" w:rsidR="0087540E" w:rsidRDefault="0087540E" w:rsidP="0087540E">
      <w:pPr>
        <w:rPr>
          <w:color w:val="000000"/>
          <w:sz w:val="24"/>
        </w:rPr>
      </w:pPr>
    </w:p>
    <w:p w14:paraId="6E8E18A4" w14:textId="174DED83" w:rsidR="0087540E" w:rsidRDefault="0087540E" w:rsidP="0087540E">
      <w:pPr>
        <w:rPr>
          <w:color w:val="000000"/>
          <w:sz w:val="24"/>
        </w:rPr>
      </w:pPr>
      <w:r>
        <w:rPr>
          <w:color w:val="000000"/>
          <w:sz w:val="24"/>
        </w:rPr>
        <w:t xml:space="preserve">The data will be collected by </w:t>
      </w:r>
      <w:r w:rsidR="002069BD">
        <w:rPr>
          <w:color w:val="000000"/>
          <w:sz w:val="24"/>
        </w:rPr>
        <w:t xml:space="preserve">staff from the 52 participating </w:t>
      </w:r>
      <w:r>
        <w:rPr>
          <w:color w:val="000000"/>
          <w:sz w:val="24"/>
        </w:rPr>
        <w:t>health department</w:t>
      </w:r>
      <w:r w:rsidR="002069BD">
        <w:rPr>
          <w:color w:val="000000"/>
          <w:sz w:val="24"/>
        </w:rPr>
        <w:t>s</w:t>
      </w:r>
      <w:r>
        <w:rPr>
          <w:color w:val="000000"/>
          <w:sz w:val="24"/>
        </w:rPr>
        <w:t xml:space="preserve"> </w:t>
      </w:r>
      <w:r w:rsidR="00E703F7">
        <w:rPr>
          <w:color w:val="000000"/>
          <w:sz w:val="24"/>
        </w:rPr>
        <w:t xml:space="preserve">or contract staff hired by the </w:t>
      </w:r>
      <w:r w:rsidR="00547DFA">
        <w:rPr>
          <w:color w:val="000000"/>
          <w:sz w:val="24"/>
        </w:rPr>
        <w:t>h</w:t>
      </w:r>
      <w:r w:rsidR="00E703F7">
        <w:rPr>
          <w:color w:val="000000"/>
          <w:sz w:val="24"/>
        </w:rPr>
        <w:t>ealth department</w:t>
      </w:r>
      <w:r>
        <w:rPr>
          <w:color w:val="000000"/>
          <w:sz w:val="24"/>
        </w:rPr>
        <w:t xml:space="preserve">.  Data will be transmitted </w:t>
      </w:r>
      <w:r w:rsidR="0006692B">
        <w:rPr>
          <w:color w:val="000000"/>
          <w:sz w:val="24"/>
        </w:rPr>
        <w:t xml:space="preserve">via the web to </w:t>
      </w:r>
      <w:r w:rsidR="002E7AD5">
        <w:rPr>
          <w:color w:val="000000"/>
          <w:sz w:val="24"/>
        </w:rPr>
        <w:t>CDC-based server</w:t>
      </w:r>
      <w:r w:rsidR="00ED1416">
        <w:rPr>
          <w:color w:val="000000"/>
          <w:sz w:val="24"/>
        </w:rPr>
        <w:t>s</w:t>
      </w:r>
      <w:r w:rsidR="002E7AD5">
        <w:rPr>
          <w:color w:val="000000"/>
          <w:sz w:val="24"/>
        </w:rPr>
        <w:t>.</w:t>
      </w:r>
    </w:p>
    <w:p w14:paraId="5C542D6F" w14:textId="77777777" w:rsidR="0087540E" w:rsidRDefault="0087540E" w:rsidP="0087540E">
      <w:pPr>
        <w:rPr>
          <w:color w:val="000000"/>
          <w:sz w:val="24"/>
        </w:rPr>
      </w:pPr>
    </w:p>
    <w:p w14:paraId="3B31AC04" w14:textId="0BFC7306" w:rsidR="0087540E" w:rsidRPr="0087540E" w:rsidRDefault="0087540E" w:rsidP="0087540E">
      <w:pPr>
        <w:widowControl/>
        <w:rPr>
          <w:rFonts w:ascii="Helvetica-Bold" w:hAnsi="Helvetica-Bold" w:cs="Helvetica-Bold"/>
          <w:color w:val="000000"/>
          <w:szCs w:val="20"/>
        </w:rPr>
      </w:pPr>
    </w:p>
    <w:sectPr w:rsidR="0087540E" w:rsidRPr="0087540E" w:rsidSect="00912111">
      <w:endnotePr>
        <w:numFmt w:val="decimal"/>
      </w:endnotePr>
      <w:pgSz w:w="12240" w:h="15840"/>
      <w:pgMar w:top="1080" w:right="1800" w:bottom="72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AE1FB" w14:textId="77777777" w:rsidR="005F3399" w:rsidRDefault="005F3399">
      <w:r>
        <w:separator/>
      </w:r>
    </w:p>
  </w:endnote>
  <w:endnote w:type="continuationSeparator" w:id="0">
    <w:p w14:paraId="687E7489" w14:textId="77777777" w:rsidR="005F3399" w:rsidRDefault="005F3399">
      <w:r>
        <w:continuationSeparator/>
      </w:r>
    </w:p>
  </w:endnote>
  <w:endnote w:id="1">
    <w:p w14:paraId="6A506D16" w14:textId="5DC89141" w:rsidR="005F3399" w:rsidRDefault="005F3399">
      <w:pPr>
        <w:pStyle w:val="EndnoteText"/>
      </w:pPr>
      <w:r>
        <w:rPr>
          <w:rStyle w:val="EndnoteReference"/>
        </w:rPr>
        <w:endnoteRef/>
      </w:r>
      <w:r>
        <w:t xml:space="preserve"> Data from CDC WONDER were used to determine if a subset of counties accounted for 75% or more of unintentional and undetermined drug overdose deaths in 2017.</w:t>
      </w:r>
      <w:r w:rsidR="00E4739B">
        <w:t xml:space="preserve"> The calculation methods is detailed at: </w:t>
      </w:r>
      <w:hyperlink r:id="rId1" w:tooltip="Click to Download File" w:history="1">
        <w:r w:rsidR="00E4739B">
          <w:rPr>
            <w:rStyle w:val="Hyperlink"/>
          </w:rPr>
          <w:t>CE191904 Appendix 5 SUDORS_UUDOsubset.docx</w:t>
        </w:r>
      </w:hyperlink>
      <w:r w:rsidR="00E4739B">
        <w:rPr>
          <w:rFonts w:ascii="Arial" w:hAnsi="Arial" w:cs="Arial"/>
          <w:color w:val="363636"/>
          <w:sz w:val="18"/>
          <w:szCs w:val="18"/>
        </w:rPr>
        <w:t>.</w:t>
      </w:r>
    </w:p>
  </w:endnote>
  <w:endnote w:id="2">
    <w:p w14:paraId="140D6257" w14:textId="77777777" w:rsidR="005F3399" w:rsidRPr="00387EE8" w:rsidRDefault="005F3399" w:rsidP="007F3425">
      <w:pPr>
        <w:pStyle w:val="Default"/>
      </w:pPr>
      <w:r w:rsidRPr="00870BFC">
        <w:rPr>
          <w:rStyle w:val="EndnoteReference"/>
          <w:sz w:val="20"/>
          <w:szCs w:val="20"/>
        </w:rPr>
        <w:endnoteRef/>
      </w:r>
      <w:r w:rsidRPr="00870BFC">
        <w:rPr>
          <w:sz w:val="20"/>
          <w:szCs w:val="20"/>
        </w:rPr>
        <w:t xml:space="preserve"> </w:t>
      </w:r>
      <w:r w:rsidRPr="00870BFC">
        <w:rPr>
          <w:color w:val="auto"/>
          <w:sz w:val="20"/>
          <w:szCs w:val="20"/>
        </w:rPr>
        <w:t xml:space="preserve">U.S. Drug Enforcement Administration, Diversion Control Division. (2018). </w:t>
      </w:r>
      <w:r w:rsidRPr="00870BFC">
        <w:rPr>
          <w:i/>
          <w:iCs/>
          <w:color w:val="auto"/>
          <w:sz w:val="20"/>
          <w:szCs w:val="20"/>
        </w:rPr>
        <w:t>2017 Medical Examiner/Coroner Office Survey Report</w:t>
      </w:r>
      <w:r w:rsidRPr="00870BFC">
        <w:rPr>
          <w:color w:val="auto"/>
          <w:sz w:val="20"/>
          <w:szCs w:val="20"/>
        </w:rPr>
        <w:t>. Springfield, VA: U.S. Drug Enforcement Administration.</w:t>
      </w:r>
    </w:p>
  </w:endnote>
  <w:endnote w:id="3">
    <w:p w14:paraId="342CFDD3" w14:textId="624C18D4" w:rsidR="005F3399" w:rsidRDefault="005F3399">
      <w:pPr>
        <w:pStyle w:val="EndnoteText"/>
      </w:pPr>
      <w:r>
        <w:rPr>
          <w:rStyle w:val="EndnoteReference"/>
        </w:rPr>
        <w:endnoteRef/>
      </w:r>
      <w:r>
        <w:t xml:space="preserve"> Additional information on the 5-point HHS strategy is available at: </w:t>
      </w:r>
      <w:hyperlink r:id="rId2" w:history="1">
        <w:r w:rsidRPr="000E51D8">
          <w:rPr>
            <w:rStyle w:val="Hyperlink"/>
          </w:rPr>
          <w:t>https://www.hhs.gov/opioids/about-the-epidemic/hhs-response/index.html</w:t>
        </w:r>
      </w:hyperlink>
      <w:r>
        <w:t>.</w:t>
      </w:r>
    </w:p>
  </w:endnote>
  <w:endnote w:id="4">
    <w:p w14:paraId="62DC62A6" w14:textId="600E420B" w:rsidR="005F3399" w:rsidRDefault="005F3399" w:rsidP="00AF5D27">
      <w:r>
        <w:rPr>
          <w:rStyle w:val="EndnoteReference"/>
        </w:rPr>
        <w:endnoteRef/>
      </w:r>
      <w:r>
        <w:t xml:space="preserve"> </w:t>
      </w:r>
      <w:r>
        <w:fldChar w:fldCharType="begin"/>
      </w:r>
      <w:r>
        <w:instrText xml:space="preserve"> ADDIN EN.CITE &lt;EndNote&gt;&lt;Cite&gt;&lt;Author&gt;Frontline&lt;/Author&gt;&lt;Year&gt;2011&lt;/Year&gt;&lt;RecNum&gt;21&lt;/RecNum&gt;&lt;DisplayText&gt;Frontline (2011). &amp;quot;Map Death in America.&amp;quot; Retrieved February 5, 2016, from http://www.pbs.org/wgbh/pages/frontline/post-mortem/map-death-in-america/.&amp;#xD;&amp;#x9;&lt;/DisplayText&gt;&lt;record&gt;&lt;rec-number&gt;21&lt;/rec-number&gt;&lt;foreign-keys&gt;&lt;key app="EN" db-id="rr0ev9z2i5rafvefstmxt9riwttsrfsrwvar" timestamp="1454703449"&gt;21&lt;/key&gt;&lt;/foreign-keys&gt;&lt;ref-type name="Web Page"&gt;12&lt;/ref-type&gt;&lt;contributors&gt;&lt;authors&gt;&lt;author&gt;Frontline&lt;/author&gt;&lt;/authors&gt;&lt;/contributors&gt;&lt;titles&gt;&lt;title&gt;Map Death in America&lt;/title&gt;&lt;/titles&gt;&lt;volume&gt;2016&lt;/volume&gt;&lt;number&gt;February 5&lt;/number&gt;&lt;dates&gt;&lt;year&gt;2011&lt;/year&gt;&lt;/dates&gt;&lt;urls&gt;&lt;related-urls&gt;&lt;url&gt;http://www.pbs.org/wgbh/pages/frontline/post-mortem/map-death-in-america/&lt;/url&gt;&lt;/related-urls&gt;&lt;/urls&gt;&lt;/record&gt;&lt;/Cite&gt;&lt;/EndNote&gt;</w:instrText>
      </w:r>
      <w:r>
        <w:fldChar w:fldCharType="separate"/>
      </w:r>
      <w:r>
        <w:rPr>
          <w:noProof/>
        </w:rPr>
        <w:t>Frontline (2011). "Map Death in America." Retrieved February 5, 2016, from http://www.pbs.org/wgbh/pages/frontline/post-mortem/map-death-in-america/ .</w:t>
      </w:r>
      <w:r>
        <w:rPr>
          <w:noProof/>
        </w:rPr>
        <w:tab/>
      </w:r>
      <w:r>
        <w:fldChar w:fldCharType="end"/>
      </w:r>
    </w:p>
  </w:endnote>
  <w:endnote w:id="5">
    <w:p w14:paraId="15CC01D6" w14:textId="77777777" w:rsidR="005F3399" w:rsidRPr="00387EE8" w:rsidRDefault="005F3399" w:rsidP="00DA6458">
      <w:pPr>
        <w:pStyle w:val="Default"/>
      </w:pPr>
      <w:r w:rsidRPr="00870BFC">
        <w:rPr>
          <w:rStyle w:val="EndnoteReference"/>
          <w:sz w:val="20"/>
          <w:szCs w:val="20"/>
        </w:rPr>
        <w:endnoteRef/>
      </w:r>
      <w:r w:rsidRPr="00870BFC">
        <w:rPr>
          <w:sz w:val="20"/>
          <w:szCs w:val="20"/>
        </w:rPr>
        <w:t xml:space="preserve"> </w:t>
      </w:r>
      <w:r w:rsidRPr="00870BFC">
        <w:rPr>
          <w:color w:val="auto"/>
          <w:sz w:val="20"/>
          <w:szCs w:val="20"/>
        </w:rPr>
        <w:t xml:space="preserve">U.S. Drug Enforcement Administration, Diversion Control Division. (2018). </w:t>
      </w:r>
      <w:r w:rsidRPr="00870BFC">
        <w:rPr>
          <w:i/>
          <w:iCs/>
          <w:color w:val="auto"/>
          <w:sz w:val="20"/>
          <w:szCs w:val="20"/>
        </w:rPr>
        <w:t>2017 Medical Examiner/Coroner Office Survey Report</w:t>
      </w:r>
      <w:r w:rsidRPr="00870BFC">
        <w:rPr>
          <w:color w:val="auto"/>
          <w:sz w:val="20"/>
          <w:szCs w:val="20"/>
        </w:rPr>
        <w:t>. Springfield, VA: U.S. Drug Enforcement Administra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Helvetica-Bold">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3BA3D4" w14:textId="77777777" w:rsidR="005F3399" w:rsidRDefault="005F3399">
      <w:r>
        <w:separator/>
      </w:r>
    </w:p>
  </w:footnote>
  <w:footnote w:type="continuationSeparator" w:id="0">
    <w:p w14:paraId="63BFC0C1" w14:textId="77777777" w:rsidR="005F3399" w:rsidRDefault="005F33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nsid w:val="236C1B5B"/>
    <w:multiLevelType w:val="hybridMultilevel"/>
    <w:tmpl w:val="AE80EAAC"/>
    <w:lvl w:ilvl="0" w:tplc="5F1888B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B23D00"/>
    <w:multiLevelType w:val="hybridMultilevel"/>
    <w:tmpl w:val="BDF038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574513"/>
    <w:multiLevelType w:val="hybridMultilevel"/>
    <w:tmpl w:val="AEFC9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F134F7"/>
    <w:multiLevelType w:val="hybridMultilevel"/>
    <w:tmpl w:val="5FAA7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70B4035F"/>
    <w:multiLevelType w:val="hybridMultilevel"/>
    <w:tmpl w:val="F5928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331889"/>
    <w:multiLevelType w:val="hybridMultilevel"/>
    <w:tmpl w:val="EC32D5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6"/>
  </w:num>
  <w:num w:numId="3">
    <w:abstractNumId w:val="4"/>
  </w:num>
  <w:num w:numId="4">
    <w:abstractNumId w:val="7"/>
  </w:num>
  <w:num w:numId="5">
    <w:abstractNumId w:val="1"/>
  </w:num>
  <w:num w:numId="6">
    <w:abstractNumId w:val="5"/>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3&lt;/item&gt;&lt;item&gt;4&lt;/item&gt;&lt;item&gt;21&lt;/item&gt;&lt;/record-ids&gt;&lt;/item&gt;&lt;/Libraries&gt;"/>
  </w:docVars>
  <w:rsids>
    <w:rsidRoot w:val="0087540E"/>
    <w:rsid w:val="00000A28"/>
    <w:rsid w:val="00001E45"/>
    <w:rsid w:val="000128BE"/>
    <w:rsid w:val="0001430C"/>
    <w:rsid w:val="000346B4"/>
    <w:rsid w:val="00042C6A"/>
    <w:rsid w:val="00046D26"/>
    <w:rsid w:val="0006568F"/>
    <w:rsid w:val="0006692B"/>
    <w:rsid w:val="00084B10"/>
    <w:rsid w:val="00086B2A"/>
    <w:rsid w:val="000879F8"/>
    <w:rsid w:val="00092BF3"/>
    <w:rsid w:val="00095FDD"/>
    <w:rsid w:val="000B4B53"/>
    <w:rsid w:val="000B6F73"/>
    <w:rsid w:val="000D015F"/>
    <w:rsid w:val="000D3590"/>
    <w:rsid w:val="000D7F4E"/>
    <w:rsid w:val="000F7AA0"/>
    <w:rsid w:val="001048A8"/>
    <w:rsid w:val="00115C20"/>
    <w:rsid w:val="0013045A"/>
    <w:rsid w:val="001365ED"/>
    <w:rsid w:val="0014038F"/>
    <w:rsid w:val="001423ED"/>
    <w:rsid w:val="0015342E"/>
    <w:rsid w:val="001575F2"/>
    <w:rsid w:val="00183AC6"/>
    <w:rsid w:val="0018558F"/>
    <w:rsid w:val="00196C4D"/>
    <w:rsid w:val="001A2B65"/>
    <w:rsid w:val="001A6C50"/>
    <w:rsid w:val="001B45C7"/>
    <w:rsid w:val="001B6447"/>
    <w:rsid w:val="001C606F"/>
    <w:rsid w:val="001C60C3"/>
    <w:rsid w:val="001C69DF"/>
    <w:rsid w:val="001C6B45"/>
    <w:rsid w:val="001D4CF5"/>
    <w:rsid w:val="001D5A9C"/>
    <w:rsid w:val="001E38A5"/>
    <w:rsid w:val="001F2897"/>
    <w:rsid w:val="001F352A"/>
    <w:rsid w:val="001F5605"/>
    <w:rsid w:val="001F73C5"/>
    <w:rsid w:val="00200354"/>
    <w:rsid w:val="002069BD"/>
    <w:rsid w:val="00210DEF"/>
    <w:rsid w:val="00212CEA"/>
    <w:rsid w:val="0021689C"/>
    <w:rsid w:val="0022193A"/>
    <w:rsid w:val="00227992"/>
    <w:rsid w:val="00235B0D"/>
    <w:rsid w:val="00236F42"/>
    <w:rsid w:val="00256FBC"/>
    <w:rsid w:val="002677F4"/>
    <w:rsid w:val="002A1EF7"/>
    <w:rsid w:val="002A3435"/>
    <w:rsid w:val="002A7F05"/>
    <w:rsid w:val="002B3994"/>
    <w:rsid w:val="002B5AAD"/>
    <w:rsid w:val="002B7E5D"/>
    <w:rsid w:val="002D4E6B"/>
    <w:rsid w:val="002E7119"/>
    <w:rsid w:val="002E7AD5"/>
    <w:rsid w:val="002F411F"/>
    <w:rsid w:val="002F66A2"/>
    <w:rsid w:val="00311DC7"/>
    <w:rsid w:val="0031702E"/>
    <w:rsid w:val="003258DF"/>
    <w:rsid w:val="00345B35"/>
    <w:rsid w:val="00350ACD"/>
    <w:rsid w:val="00363963"/>
    <w:rsid w:val="00366FBC"/>
    <w:rsid w:val="003829C1"/>
    <w:rsid w:val="0038511F"/>
    <w:rsid w:val="003853A9"/>
    <w:rsid w:val="00386283"/>
    <w:rsid w:val="003943BF"/>
    <w:rsid w:val="00397EEE"/>
    <w:rsid w:val="003B0812"/>
    <w:rsid w:val="003B1598"/>
    <w:rsid w:val="003B4B97"/>
    <w:rsid w:val="003B5F7F"/>
    <w:rsid w:val="003C20AB"/>
    <w:rsid w:val="003D5002"/>
    <w:rsid w:val="003D565C"/>
    <w:rsid w:val="003D7E92"/>
    <w:rsid w:val="003E1B1A"/>
    <w:rsid w:val="003F7C10"/>
    <w:rsid w:val="00410B38"/>
    <w:rsid w:val="00431CEC"/>
    <w:rsid w:val="00441A57"/>
    <w:rsid w:val="004428B7"/>
    <w:rsid w:val="00445A5B"/>
    <w:rsid w:val="00446AE6"/>
    <w:rsid w:val="00450AF3"/>
    <w:rsid w:val="00450BF8"/>
    <w:rsid w:val="004512C2"/>
    <w:rsid w:val="00475B77"/>
    <w:rsid w:val="004764D9"/>
    <w:rsid w:val="00492023"/>
    <w:rsid w:val="004A1E33"/>
    <w:rsid w:val="004A4BCE"/>
    <w:rsid w:val="004B484D"/>
    <w:rsid w:val="004D1D84"/>
    <w:rsid w:val="004D3AF6"/>
    <w:rsid w:val="004D4AB8"/>
    <w:rsid w:val="004D4B03"/>
    <w:rsid w:val="004E230D"/>
    <w:rsid w:val="004E6447"/>
    <w:rsid w:val="00513F29"/>
    <w:rsid w:val="00522D41"/>
    <w:rsid w:val="00547DFA"/>
    <w:rsid w:val="005529E4"/>
    <w:rsid w:val="00553C81"/>
    <w:rsid w:val="00574B84"/>
    <w:rsid w:val="00582EAF"/>
    <w:rsid w:val="00585867"/>
    <w:rsid w:val="00593B0C"/>
    <w:rsid w:val="00595EA6"/>
    <w:rsid w:val="005A0A48"/>
    <w:rsid w:val="005C037B"/>
    <w:rsid w:val="005C12D4"/>
    <w:rsid w:val="005C3FCB"/>
    <w:rsid w:val="005D4E13"/>
    <w:rsid w:val="005D7430"/>
    <w:rsid w:val="005E3DEA"/>
    <w:rsid w:val="005F0611"/>
    <w:rsid w:val="005F328B"/>
    <w:rsid w:val="005F3399"/>
    <w:rsid w:val="00634DD5"/>
    <w:rsid w:val="0063680F"/>
    <w:rsid w:val="006452BE"/>
    <w:rsid w:val="00656488"/>
    <w:rsid w:val="00666070"/>
    <w:rsid w:val="0068131D"/>
    <w:rsid w:val="006A0CF4"/>
    <w:rsid w:val="006A5B05"/>
    <w:rsid w:val="006A69D5"/>
    <w:rsid w:val="006A7C6D"/>
    <w:rsid w:val="006B6257"/>
    <w:rsid w:val="006C1BA1"/>
    <w:rsid w:val="006C5255"/>
    <w:rsid w:val="006D6C9B"/>
    <w:rsid w:val="006E2DCF"/>
    <w:rsid w:val="00700513"/>
    <w:rsid w:val="00704A19"/>
    <w:rsid w:val="0071681A"/>
    <w:rsid w:val="00724694"/>
    <w:rsid w:val="00727BB0"/>
    <w:rsid w:val="0074076D"/>
    <w:rsid w:val="007409FD"/>
    <w:rsid w:val="007451EE"/>
    <w:rsid w:val="007462DA"/>
    <w:rsid w:val="00751239"/>
    <w:rsid w:val="00754AC1"/>
    <w:rsid w:val="007703E6"/>
    <w:rsid w:val="00780012"/>
    <w:rsid w:val="007916AE"/>
    <w:rsid w:val="00796B3D"/>
    <w:rsid w:val="00796F8E"/>
    <w:rsid w:val="007B458C"/>
    <w:rsid w:val="007D3951"/>
    <w:rsid w:val="007F3425"/>
    <w:rsid w:val="008033CD"/>
    <w:rsid w:val="00817FDB"/>
    <w:rsid w:val="0083034D"/>
    <w:rsid w:val="00830C1D"/>
    <w:rsid w:val="008352A9"/>
    <w:rsid w:val="0083651D"/>
    <w:rsid w:val="00836DC9"/>
    <w:rsid w:val="00845A6C"/>
    <w:rsid w:val="00852688"/>
    <w:rsid w:val="008551E3"/>
    <w:rsid w:val="00865370"/>
    <w:rsid w:val="008672A1"/>
    <w:rsid w:val="0087540E"/>
    <w:rsid w:val="0088061F"/>
    <w:rsid w:val="00881E63"/>
    <w:rsid w:val="00882EC8"/>
    <w:rsid w:val="0088468B"/>
    <w:rsid w:val="008A340E"/>
    <w:rsid w:val="008A3FE3"/>
    <w:rsid w:val="008B57CE"/>
    <w:rsid w:val="008C0996"/>
    <w:rsid w:val="008C12D7"/>
    <w:rsid w:val="008D1A02"/>
    <w:rsid w:val="009111F4"/>
    <w:rsid w:val="00912111"/>
    <w:rsid w:val="00914C5F"/>
    <w:rsid w:val="00924F74"/>
    <w:rsid w:val="00926529"/>
    <w:rsid w:val="00933D1F"/>
    <w:rsid w:val="00943FC7"/>
    <w:rsid w:val="009538A1"/>
    <w:rsid w:val="00971130"/>
    <w:rsid w:val="009750C4"/>
    <w:rsid w:val="00982E32"/>
    <w:rsid w:val="00990611"/>
    <w:rsid w:val="009A44E1"/>
    <w:rsid w:val="009B2692"/>
    <w:rsid w:val="009C6903"/>
    <w:rsid w:val="009C77A9"/>
    <w:rsid w:val="009D7E08"/>
    <w:rsid w:val="009F78E2"/>
    <w:rsid w:val="00A05191"/>
    <w:rsid w:val="00A16057"/>
    <w:rsid w:val="00A16808"/>
    <w:rsid w:val="00A24EA8"/>
    <w:rsid w:val="00A315D9"/>
    <w:rsid w:val="00A56871"/>
    <w:rsid w:val="00A66357"/>
    <w:rsid w:val="00A73825"/>
    <w:rsid w:val="00A83034"/>
    <w:rsid w:val="00A87850"/>
    <w:rsid w:val="00A92F0F"/>
    <w:rsid w:val="00A9796D"/>
    <w:rsid w:val="00AA3E67"/>
    <w:rsid w:val="00AB3303"/>
    <w:rsid w:val="00AC3527"/>
    <w:rsid w:val="00AE1CB6"/>
    <w:rsid w:val="00AE26D1"/>
    <w:rsid w:val="00AE2BD3"/>
    <w:rsid w:val="00AF4861"/>
    <w:rsid w:val="00AF5D27"/>
    <w:rsid w:val="00AF788B"/>
    <w:rsid w:val="00B0200E"/>
    <w:rsid w:val="00B10A81"/>
    <w:rsid w:val="00B209F4"/>
    <w:rsid w:val="00B27E59"/>
    <w:rsid w:val="00B65450"/>
    <w:rsid w:val="00B65FC9"/>
    <w:rsid w:val="00B84CCD"/>
    <w:rsid w:val="00B862ED"/>
    <w:rsid w:val="00BA2C73"/>
    <w:rsid w:val="00BA64BE"/>
    <w:rsid w:val="00BB11AB"/>
    <w:rsid w:val="00BC4F55"/>
    <w:rsid w:val="00BD008E"/>
    <w:rsid w:val="00BE728E"/>
    <w:rsid w:val="00BF610D"/>
    <w:rsid w:val="00C002E8"/>
    <w:rsid w:val="00C018C3"/>
    <w:rsid w:val="00C10DC1"/>
    <w:rsid w:val="00C21419"/>
    <w:rsid w:val="00C31FAB"/>
    <w:rsid w:val="00C41A6B"/>
    <w:rsid w:val="00C50382"/>
    <w:rsid w:val="00C66D9B"/>
    <w:rsid w:val="00C67807"/>
    <w:rsid w:val="00C74F0C"/>
    <w:rsid w:val="00C77A66"/>
    <w:rsid w:val="00CA063D"/>
    <w:rsid w:val="00CA3D5B"/>
    <w:rsid w:val="00CA728C"/>
    <w:rsid w:val="00CC0F2F"/>
    <w:rsid w:val="00CC3AA0"/>
    <w:rsid w:val="00CC5EBC"/>
    <w:rsid w:val="00CD386F"/>
    <w:rsid w:val="00CE6E2F"/>
    <w:rsid w:val="00CE7590"/>
    <w:rsid w:val="00CF595E"/>
    <w:rsid w:val="00CF6D6F"/>
    <w:rsid w:val="00D152FC"/>
    <w:rsid w:val="00D1683E"/>
    <w:rsid w:val="00D214A0"/>
    <w:rsid w:val="00D460ED"/>
    <w:rsid w:val="00D5196A"/>
    <w:rsid w:val="00D8795A"/>
    <w:rsid w:val="00D934DC"/>
    <w:rsid w:val="00DA0E4D"/>
    <w:rsid w:val="00DA3F0A"/>
    <w:rsid w:val="00DA6458"/>
    <w:rsid w:val="00DA76AC"/>
    <w:rsid w:val="00DC2D09"/>
    <w:rsid w:val="00DC4874"/>
    <w:rsid w:val="00DD2F41"/>
    <w:rsid w:val="00DD5381"/>
    <w:rsid w:val="00DD7577"/>
    <w:rsid w:val="00E07E2D"/>
    <w:rsid w:val="00E31FF9"/>
    <w:rsid w:val="00E40643"/>
    <w:rsid w:val="00E4739B"/>
    <w:rsid w:val="00E569E8"/>
    <w:rsid w:val="00E703F7"/>
    <w:rsid w:val="00E70BF1"/>
    <w:rsid w:val="00EA6ECA"/>
    <w:rsid w:val="00EA7007"/>
    <w:rsid w:val="00ED1416"/>
    <w:rsid w:val="00EE0E6A"/>
    <w:rsid w:val="00F07245"/>
    <w:rsid w:val="00F1213E"/>
    <w:rsid w:val="00F217A1"/>
    <w:rsid w:val="00F247BF"/>
    <w:rsid w:val="00F371D2"/>
    <w:rsid w:val="00F37A2B"/>
    <w:rsid w:val="00F403C3"/>
    <w:rsid w:val="00F468C4"/>
    <w:rsid w:val="00F46F86"/>
    <w:rsid w:val="00F512DC"/>
    <w:rsid w:val="00F82745"/>
    <w:rsid w:val="00F83CED"/>
    <w:rsid w:val="00F86CD0"/>
    <w:rsid w:val="00F919E3"/>
    <w:rsid w:val="00FA7DE1"/>
    <w:rsid w:val="00FB7F33"/>
    <w:rsid w:val="00FC4DB1"/>
    <w:rsid w:val="00FC5398"/>
    <w:rsid w:val="00FE1C19"/>
    <w:rsid w:val="00FE48B2"/>
    <w:rsid w:val="00FF4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4B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endnote text" w:uiPriority="99"/>
    <w:lsdException w:name="Title" w:qFormat="1"/>
    <w:lsdException w:name="Subtitle" w:qFormat="1"/>
    <w:lsdException w:name="Hyperlink" w:uiPriority="99"/>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link w:val="EndnoteTextChar"/>
    <w:uiPriority w:val="99"/>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uiPriority w:val="99"/>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 w:type="character" w:customStyle="1" w:styleId="EndnoteTextChar">
    <w:name w:val="Endnote Text Char"/>
    <w:basedOn w:val="DefaultParagraphFont"/>
    <w:link w:val="EndnoteText"/>
    <w:uiPriority w:val="99"/>
    <w:rsid w:val="00A92F0F"/>
  </w:style>
  <w:style w:type="paragraph" w:styleId="FootnoteText">
    <w:name w:val="footnote text"/>
    <w:basedOn w:val="Normal"/>
    <w:link w:val="FootnoteTextChar"/>
    <w:rsid w:val="00A92F0F"/>
    <w:rPr>
      <w:szCs w:val="20"/>
    </w:rPr>
  </w:style>
  <w:style w:type="character" w:customStyle="1" w:styleId="FootnoteTextChar">
    <w:name w:val="Footnote Text Char"/>
    <w:basedOn w:val="DefaultParagraphFont"/>
    <w:link w:val="FootnoteText"/>
    <w:rsid w:val="00A92F0F"/>
  </w:style>
  <w:style w:type="paragraph" w:customStyle="1" w:styleId="Default">
    <w:name w:val="Default"/>
    <w:rsid w:val="006A7C6D"/>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endnote text" w:uiPriority="99"/>
    <w:lsdException w:name="Title" w:qFormat="1"/>
    <w:lsdException w:name="Subtitle" w:qFormat="1"/>
    <w:lsdException w:name="Hyperlink" w:uiPriority="99"/>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link w:val="EndnoteTextChar"/>
    <w:uiPriority w:val="99"/>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uiPriority w:val="99"/>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 w:type="character" w:customStyle="1" w:styleId="EndnoteTextChar">
    <w:name w:val="Endnote Text Char"/>
    <w:basedOn w:val="DefaultParagraphFont"/>
    <w:link w:val="EndnoteText"/>
    <w:uiPriority w:val="99"/>
    <w:rsid w:val="00A92F0F"/>
  </w:style>
  <w:style w:type="paragraph" w:styleId="FootnoteText">
    <w:name w:val="footnote text"/>
    <w:basedOn w:val="Normal"/>
    <w:link w:val="FootnoteTextChar"/>
    <w:rsid w:val="00A92F0F"/>
    <w:rPr>
      <w:szCs w:val="20"/>
    </w:rPr>
  </w:style>
  <w:style w:type="character" w:customStyle="1" w:styleId="FootnoteTextChar">
    <w:name w:val="Footnote Text Char"/>
    <w:basedOn w:val="DefaultParagraphFont"/>
    <w:link w:val="FootnoteText"/>
    <w:rsid w:val="00A92F0F"/>
  </w:style>
  <w:style w:type="paragraph" w:customStyle="1" w:styleId="Default">
    <w:name w:val="Default"/>
    <w:rsid w:val="006A7C6D"/>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1837799">
      <w:bodyDiv w:val="1"/>
      <w:marLeft w:val="0"/>
      <w:marRight w:val="0"/>
      <w:marTop w:val="0"/>
      <w:marBottom w:val="0"/>
      <w:divBdr>
        <w:top w:val="none" w:sz="0" w:space="0" w:color="auto"/>
        <w:left w:val="none" w:sz="0" w:space="0" w:color="auto"/>
        <w:bottom w:val="none" w:sz="0" w:space="0" w:color="auto"/>
        <w:right w:val="none" w:sz="0" w:space="0" w:color="auto"/>
      </w:divBdr>
    </w:div>
    <w:div w:id="134212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wonder.cdc.gov/mcd-icd10.html"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s://www.hhs.gov/opioids/about-the-epidemic/hhs-response/index.html" TargetMode="External"/><Relationship Id="rId1" Type="http://schemas.openxmlformats.org/officeDocument/2006/relationships/hyperlink" Target="javascript:downloadAttachment(280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646</_dlc_DocId>
    <_dlc_DocIdUrl xmlns="004a172f-e16f-4887-a47b-3990e8128e1e">
      <Url>https://esp.cdc.gov/sites/ncipc/DUIP/hstsb/_layouts/15/DocIdRedir.aspx?ID=VUADPPQRPPK6-1564171637-3646</Url>
      <Description>VUADPPQRPPK6-1564171637-3646</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E218E-388B-4A35-9BC4-122227AD9E70}">
  <ds:schemaRefs>
    <ds:schemaRef ds:uri="http://schemas.microsoft.com/sharepoint/v3/contenttype/forms"/>
  </ds:schemaRefs>
</ds:datastoreItem>
</file>

<file path=customXml/itemProps2.xml><?xml version="1.0" encoding="utf-8"?>
<ds:datastoreItem xmlns:ds="http://schemas.openxmlformats.org/officeDocument/2006/customXml" ds:itemID="{6AE27F73-E5CD-4524-93AC-C661B2654519}">
  <ds:schemaRefs>
    <ds:schemaRef ds:uri="http://schemas.microsoft.com/sharepoint/events"/>
  </ds:schemaRefs>
</ds:datastoreItem>
</file>

<file path=customXml/itemProps3.xml><?xml version="1.0" encoding="utf-8"?>
<ds:datastoreItem xmlns:ds="http://schemas.openxmlformats.org/officeDocument/2006/customXml" ds:itemID="{53DB0ABC-26DC-437F-82F6-9BB124619C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92D390-9EC8-4695-BE5D-D289F8D61AA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004a172f-e16f-4887-a47b-3990e8128e1e"/>
    <ds:schemaRef ds:uri="http://www.w3.org/XML/1998/namespace"/>
    <ds:schemaRef ds:uri="http://purl.org/dc/dcmitype/"/>
  </ds:schemaRefs>
</ds:datastoreItem>
</file>

<file path=customXml/itemProps5.xml><?xml version="1.0" encoding="utf-8"?>
<ds:datastoreItem xmlns:ds="http://schemas.openxmlformats.org/officeDocument/2006/customXml" ds:itemID="{652D31BC-191B-4260-89AF-1426B6915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673</Words>
  <Characters>953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B</vt:lpstr>
    </vt:vector>
  </TitlesOfParts>
  <Company>ITSO</Company>
  <LinksUpToDate>false</LinksUpToDate>
  <CharactersWithSpaces>11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subject/>
  <dc:creator>fmc7</dc:creator>
  <cp:keywords/>
  <cp:lastModifiedBy>SYSTEM</cp:lastModifiedBy>
  <cp:revision>2</cp:revision>
  <cp:lastPrinted>2012-09-12T19:21:00Z</cp:lastPrinted>
  <dcterms:created xsi:type="dcterms:W3CDTF">2019-10-25T14:27:00Z</dcterms:created>
  <dcterms:modified xsi:type="dcterms:W3CDTF">2019-10-2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7df4c249-a115-453d-a697-c0a04e3f1143</vt:lpwstr>
  </property>
  <property fmtid="{D5CDD505-2E9C-101B-9397-08002B2CF9AE}" pid="3" name="ContentTypeId">
    <vt:lpwstr>0x010100EBD83616BFDCEF4E91B1E5120BDC4550</vt:lpwstr>
  </property>
</Properties>
</file>